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bookmarkStart w:id="0" w:name="_GoBack"/>
      <w:bookmarkEnd w:id="0"/>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1DBBEDB3" w:rsidR="00966F0B" w:rsidRDefault="005266A2" w:rsidP="00D91852">
      <w:pPr>
        <w:spacing w:line="360" w:lineRule="auto"/>
        <w:outlineLvl w:val="0"/>
        <w:rPr>
          <w:color w:val="FF0000"/>
        </w:rPr>
      </w:pPr>
      <w:r w:rsidRPr="005266A2">
        <w:rPr>
          <w:b/>
        </w:rPr>
        <w:t>Abstract</w:t>
      </w:r>
      <w:r w:rsidR="009C0D85">
        <w:rPr>
          <w:b/>
        </w:rPr>
        <w:t xml:space="preserve"> (</w:t>
      </w:r>
      <w:r w:rsidR="00EE6E2D">
        <w:rPr>
          <w:b/>
        </w:rPr>
        <w:t xml:space="preserve">250 </w:t>
      </w:r>
      <w:r w:rsidR="009C0D85">
        <w:rPr>
          <w:b/>
        </w:rPr>
        <w:t>words – 250 max)</w:t>
      </w:r>
    </w:p>
    <w:p w14:paraId="3F7F2687" w14:textId="5DEEF679"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 xml:space="preserve">adapted to </w:t>
      </w:r>
      <w:r w:rsidR="004A375A">
        <w:rPr>
          <w:color w:val="000000" w:themeColor="text1"/>
        </w:rPr>
        <w:t>its</w:t>
      </w:r>
      <w:r w:rsidR="00106EB4">
        <w:rPr>
          <w:color w:val="000000" w:themeColor="text1"/>
        </w:rPr>
        <w:t xml:space="preserve"> </w:t>
      </w:r>
      <w:r w:rsidR="009C0D85">
        <w:rPr>
          <w:color w:val="000000" w:themeColor="text1"/>
        </w:rPr>
        <w:t>specific pre</w:t>
      </w:r>
      <w:r w:rsidR="00106EB4">
        <w:rPr>
          <w:color w:val="000000" w:themeColor="text1"/>
        </w:rPr>
        <w:t>y</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compare 99 species of snakes</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t>Intro</w:t>
      </w:r>
      <w:r w:rsidR="006B0A42" w:rsidRPr="006B0A42">
        <w:rPr>
          <w:b/>
        </w:rPr>
        <w:t>duction</w:t>
      </w:r>
    </w:p>
    <w:p w14:paraId="272E18DD" w14:textId="0AE798A4"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631BE1">
        <w:rPr>
          <w:noProof/>
        </w:rPr>
        <w:t>(</w:t>
      </w:r>
      <w:hyperlink w:anchor="_ENREF_1" w:tooltip="Casewell, 2013 #1" w:history="1">
        <w:r w:rsidR="0020389D">
          <w:rPr>
            <w:noProof/>
          </w:rPr>
          <w:t>1</w:t>
        </w:r>
      </w:hyperlink>
      <w:r w:rsidR="00631BE1">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20389D">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20389D">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20389D">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20389D">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20389D">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20389D">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20389D">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3918A2A6" w:rsidR="007649D4" w:rsidRDefault="00DE2AC0" w:rsidP="007649D4">
      <w:pPr>
        <w:spacing w:line="360" w:lineRule="auto"/>
        <w:ind w:firstLine="720"/>
      </w:pPr>
      <w:r>
        <w:t xml:space="preserve">Variation in predatory traits,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20389D">
          <w:rPr>
            <w:noProof/>
            <w:lang w:val="en-IE"/>
          </w:rPr>
          <w:t>12</w:t>
        </w:r>
      </w:hyperlink>
      <w:r w:rsidR="00E848FC">
        <w:rPr>
          <w:noProof/>
          <w:lang w:val="en-IE"/>
        </w:rPr>
        <w:t xml:space="preserve">, </w:t>
      </w:r>
      <w:hyperlink w:anchor="_ENREF_13" w:tooltip="Cooney, 2017 #208" w:history="1">
        <w:r w:rsidR="0020389D">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20389D">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20389D">
          <w:rPr>
            <w:noProof/>
            <w:lang w:val="en-IE"/>
          </w:rPr>
          <w:t>17</w:t>
        </w:r>
      </w:hyperlink>
      <w:r w:rsidR="00E848FC">
        <w:rPr>
          <w:noProof/>
          <w:lang w:val="en-IE"/>
        </w:rPr>
        <w:t xml:space="preserve">, </w:t>
      </w:r>
      <w:hyperlink w:anchor="_ENREF_18" w:tooltip="Kiltie, 2000 #97" w:history="1">
        <w:r w:rsidR="0020389D">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20389D">
          <w:rPr>
            <w:noProof/>
            <w:lang w:val="en-IE"/>
          </w:rPr>
          <w:t>16</w:t>
        </w:r>
      </w:hyperlink>
      <w:r w:rsidR="00E848FC">
        <w:rPr>
          <w:noProof/>
          <w:lang w:val="en-IE"/>
        </w:rPr>
        <w:t xml:space="preserve">, </w:t>
      </w:r>
      <w:r w:rsidR="00675DB2">
        <w:fldChar w:fldCharType="begin"/>
      </w:r>
      <w:r w:rsidR="00675DB2">
        <w:instrText xml:space="preserve"> HYPERLINK \l "_ENREF_19" \o "Carbone, 2014 #93" </w:instrText>
      </w:r>
      <w:r w:rsidR="00675DB2">
        <w:fldChar w:fldCharType="separate"/>
      </w:r>
      <w:r w:rsidR="0020389D">
        <w:rPr>
          <w:noProof/>
          <w:lang w:val="en-IE"/>
        </w:rPr>
        <w:t>19</w:t>
      </w:r>
      <w:r w:rsidR="00675DB2">
        <w:rPr>
          <w:noProof/>
          <w:lang w:val="en-IE"/>
        </w:rPr>
        <w:fldChar w:fldCharType="end"/>
      </w:r>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t xml:space="preserve">the </w:t>
      </w:r>
      <w:r>
        <w:t>predatory ability</w:t>
      </w:r>
      <w:r w:rsidR="006401C4">
        <w:t xml:space="preserve"> of venom</w:t>
      </w:r>
      <w:r w:rsidR="00723017">
        <w:t xml:space="preserve"> </w:t>
      </w:r>
      <w:r>
        <w:t>allows for</w:t>
      </w:r>
      <w:r w:rsidR="00723017">
        <w:t xml:space="preserve"> the</w:t>
      </w:r>
      <w:r w:rsidR="00503EBA">
        <w:t xml:space="preserve"> </w:t>
      </w:r>
      <w:r w:rsidR="00E848FC">
        <w:t xml:space="preserve">fundamental </w:t>
      </w:r>
      <w:r w:rsidR="00503EBA">
        <w:t xml:space="preserve">evolutionary </w:t>
      </w:r>
      <w:r w:rsidR="00723017">
        <w:t xml:space="preserve">drivers of </w:t>
      </w:r>
      <w:r w:rsidR="00503EBA">
        <w:t xml:space="preserve">venom and predator traits in </w:t>
      </w:r>
      <w:r w:rsidR="006401C4">
        <w:t>general</w:t>
      </w:r>
      <w:r>
        <w:t xml:space="preserve"> </w:t>
      </w:r>
      <w:r w:rsidR="00503EBA">
        <w:t>to be tested</w:t>
      </w:r>
      <w:r>
        <w:t>.</w:t>
      </w:r>
      <w:r w:rsidR="006401C4">
        <w:t xml:space="preserve"> 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t>snake</w:t>
      </w:r>
      <w:r w:rsidR="00503EBA">
        <w:t>s</w:t>
      </w:r>
      <w:ins w:id="1" w:author="Kevin Healy" w:date="2017-03-20T14:47:00Z">
        <w:r w:rsidR="007F31C1">
          <w:t xml:space="preserve"> the route</w:t>
        </w:r>
      </w:ins>
      <w:ins w:id="2" w:author="Kevin Healy" w:date="2017-03-20T14:49:00Z">
        <w:r w:rsidR="00AC570E">
          <w:t xml:space="preserve"> of administration </w:t>
        </w:r>
      </w:ins>
      <w:ins w:id="3" w:author="Kevin Healy" w:date="2017-03-20T14:47:00Z">
        <w:r w:rsidR="007F31C1">
          <w:t>(F</w:t>
        </w:r>
      </w:ins>
      <w:ins w:id="4" w:author="Kevin Healy" w:date="2017-03-20T14:48:00Z">
        <w:r w:rsidR="007F31C1">
          <w:t>igure 1</w:t>
        </w:r>
      </w:ins>
      <w:ins w:id="5" w:author="Kevin Healy" w:date="2017-03-20T14:47:00Z">
        <w:r w:rsidR="007F31C1">
          <w:t>)</w:t>
        </w:r>
      </w:ins>
      <w:r w:rsidR="00503EBA">
        <w:t xml:space="preserve"> </w:t>
      </w:r>
      <w:ins w:id="6" w:author="Kevin Healy" w:date="2017-03-20T14:47:00Z">
        <w:r w:rsidR="007F31C1">
          <w:t xml:space="preserve">and </w:t>
        </w:r>
      </w:ins>
      <w:r w:rsidR="006401C4">
        <w:t>the</w:t>
      </w:r>
      <w:r w:rsidR="00026283">
        <w:t xml:space="preserve">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20389D">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7649D4">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proofErr w:type="spellStart"/>
      <w:r w:rsidR="007649D4">
        <w:t>phylogentic</w:t>
      </w:r>
      <w:proofErr w:type="spellEnd"/>
      <w:r w:rsidR="007649D4">
        <w:t xml:space="preserve"> distance between the model species and those prey species naturally found in the </w:t>
      </w:r>
      <w:proofErr w:type="gramStart"/>
      <w:r w:rsidR="00F735FD">
        <w:t>snakes</w:t>
      </w:r>
      <w:proofErr w:type="gramEnd"/>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p>
    <w:p w14:paraId="628788EC" w14:textId="4F512447" w:rsidR="00DE2AC0" w:rsidRDefault="00A723E1" w:rsidP="006401C4">
      <w:pPr>
        <w:spacing w:line="360" w:lineRule="auto"/>
        <w:ind w:firstLine="720"/>
      </w:pPr>
      <w:commentRangeStart w:id="7"/>
      <w:ins w:id="8" w:author="Kevin Healy" w:date="2017-03-20T17:21:00Z">
        <w:r>
          <w:rPr>
            <w:noProof/>
          </w:rPr>
          <w:drawing>
            <wp:inline distT="0" distB="0" distL="0" distR="0" wp14:anchorId="335BCB02" wp14:editId="70AF7B8D">
              <wp:extent cx="5724525" cy="5181600"/>
              <wp:effectExtent l="0" t="0" r="0" b="0"/>
              <wp:docPr id="5" name="Picture 5" descr="Figues%20and%20tables/Hist_table_fin_march_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es%20and%20tables/Hist_table_fin_march_20.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5181600"/>
                      </a:xfrm>
                      <a:prstGeom prst="rect">
                        <a:avLst/>
                      </a:prstGeom>
                      <a:noFill/>
                      <a:ln>
                        <a:noFill/>
                      </a:ln>
                    </pic:spPr>
                  </pic:pic>
                </a:graphicData>
              </a:graphic>
            </wp:inline>
          </w:drawing>
        </w:r>
        <w:commentRangeEnd w:id="7"/>
        <w:r>
          <w:rPr>
            <w:rStyle w:val="CommentReference"/>
          </w:rPr>
          <w:commentReference w:id="7"/>
        </w:r>
      </w:ins>
    </w:p>
    <w:p w14:paraId="2A5B4254" w14:textId="74DCA6F9" w:rsidR="00026283" w:rsidRPr="00AC570E" w:rsidRDefault="00026283" w:rsidP="00AC570E">
      <w:pPr>
        <w:rPr>
          <w:rFonts w:eastAsia="Times New Roman"/>
        </w:rPr>
      </w:pPr>
      <w:r w:rsidRPr="0069362A">
        <w:rPr>
          <w:sz w:val="20"/>
          <w:szCs w:val="20"/>
          <w:lang w:val="en-IE"/>
        </w:rPr>
        <w:t xml:space="preserve">Figure 1. Histogram and density </w:t>
      </w:r>
      <w:r w:rsidRPr="00AC570E">
        <w:rPr>
          <w:sz w:val="20"/>
          <w:szCs w:val="20"/>
          <w:lang w:val="en-IE"/>
        </w:rPr>
        <w:t xml:space="preserve">plot of the animal mass (kg) that snakes species can impart a 50% mortality rate on </w:t>
      </w:r>
      <w:r w:rsidR="00A723E1">
        <w:rPr>
          <w:sz w:val="20"/>
          <w:szCs w:val="20"/>
          <w:lang w:val="en-IE"/>
        </w:rPr>
        <w:t xml:space="preserve">for </w:t>
      </w:r>
      <w:r w:rsidRPr="00AC570E">
        <w:rPr>
          <w:sz w:val="20"/>
          <w:szCs w:val="20"/>
          <w:lang w:val="en-IE"/>
        </w:rPr>
        <w:t>282 observations</w:t>
      </w:r>
      <w:r w:rsidR="00A723E1">
        <w:rPr>
          <w:sz w:val="20"/>
          <w:szCs w:val="20"/>
          <w:lang w:val="en-IE"/>
        </w:rPr>
        <w:t xml:space="preserve"> of</w:t>
      </w:r>
      <w:r w:rsidRPr="00AC570E">
        <w:rPr>
          <w:sz w:val="20"/>
          <w:szCs w:val="20"/>
          <w:lang w:val="en-IE"/>
        </w:rPr>
        <w:t xml:space="preserve"> 104 species). This was calculated as the average volume of dried venom divided by its as LD</w:t>
      </w:r>
      <w:r w:rsidRPr="00AC570E">
        <w:rPr>
          <w:sz w:val="20"/>
          <w:szCs w:val="20"/>
          <w:vertAlign w:val="subscript"/>
          <w:lang w:val="en-IE"/>
        </w:rPr>
        <w:t>50</w:t>
      </w:r>
      <w:r w:rsidRPr="00AC570E">
        <w:rPr>
          <w:sz w:val="20"/>
          <w:szCs w:val="20"/>
          <w:lang w:val="en-IE"/>
        </w:rPr>
        <w:t xml:space="preserve"> (mg/kg). Measurement routes of LD</w:t>
      </w:r>
      <w:r w:rsidRPr="00AC570E">
        <w:rPr>
          <w:sz w:val="20"/>
          <w:szCs w:val="20"/>
          <w:vertAlign w:val="subscript"/>
          <w:lang w:val="en-IE"/>
        </w:rPr>
        <w:t>50</w:t>
      </w:r>
      <w:r w:rsidRPr="00AC570E">
        <w:rPr>
          <w:sz w:val="20"/>
          <w:szCs w:val="20"/>
          <w:lang w:val="en-IE"/>
        </w:rPr>
        <w:t xml:space="preserve"> </w:t>
      </w:r>
      <w:r w:rsidR="00AC570E" w:rsidRPr="00AC570E">
        <w:rPr>
          <w:sz w:val="20"/>
          <w:szCs w:val="20"/>
          <w:lang w:val="en-IE"/>
        </w:rPr>
        <w:t xml:space="preserve">administration </w:t>
      </w:r>
      <w:r w:rsidRPr="00AC570E">
        <w:rPr>
          <w:sz w:val="20"/>
          <w:szCs w:val="20"/>
          <w:lang w:val="en-IE"/>
        </w:rPr>
        <w:t xml:space="preserve">are shown for </w:t>
      </w:r>
      <w:r w:rsidR="00AC570E" w:rsidRPr="00AC570E">
        <w:rPr>
          <w:rStyle w:val="st"/>
          <w:rFonts w:eastAsia="Times New Roman"/>
          <w:sz w:val="20"/>
          <w:szCs w:val="20"/>
        </w:rPr>
        <w:t>intraperitoneal</w:t>
      </w:r>
      <w:r w:rsidR="00AC570E" w:rsidRPr="00AC570E" w:rsidDel="00AC570E">
        <w:rPr>
          <w:sz w:val="20"/>
          <w:szCs w:val="20"/>
          <w:lang w:val="en-IE"/>
        </w:rPr>
        <w:t xml:space="preserve"> </w:t>
      </w:r>
      <w:r w:rsidRPr="00AC570E">
        <w:rPr>
          <w:sz w:val="20"/>
          <w:szCs w:val="20"/>
          <w:lang w:val="en-IE"/>
        </w:rPr>
        <w:t>(light blue),</w:t>
      </w:r>
      <w:r w:rsidR="00AC570E" w:rsidRPr="00AC570E">
        <w:rPr>
          <w:sz w:val="20"/>
          <w:szCs w:val="20"/>
          <w:lang w:val="en-IE"/>
        </w:rPr>
        <w:t xml:space="preserve"> </w:t>
      </w:r>
      <w:r w:rsidR="00AC570E" w:rsidRPr="00AC570E">
        <w:rPr>
          <w:rFonts w:eastAsia="Times New Roman" w:cs="Times New Roman"/>
          <w:sz w:val="20"/>
          <w:szCs w:val="20"/>
        </w:rPr>
        <w:t>intramuscular</w:t>
      </w:r>
      <w:r w:rsidRPr="00AC570E">
        <w:rPr>
          <w:sz w:val="20"/>
          <w:szCs w:val="20"/>
          <w:lang w:val="en-IE"/>
        </w:rPr>
        <w:t xml:space="preserve"> IM (dark blue), </w:t>
      </w:r>
      <w:r w:rsidR="00AC570E" w:rsidRPr="00AC570E">
        <w:rPr>
          <w:sz w:val="20"/>
          <w:szCs w:val="20"/>
        </w:rPr>
        <w:t xml:space="preserve">intravenous </w:t>
      </w:r>
      <w:r w:rsidRPr="00AC570E">
        <w:rPr>
          <w:sz w:val="20"/>
          <w:szCs w:val="20"/>
          <w:lang w:val="en-IE"/>
        </w:rPr>
        <w:t xml:space="preserve"> (red) and </w:t>
      </w:r>
      <w:r w:rsidR="00AC570E" w:rsidRPr="00AC570E">
        <w:rPr>
          <w:sz w:val="20"/>
          <w:szCs w:val="20"/>
          <w:lang w:val="en-IE"/>
        </w:rPr>
        <w:t>subcutaneous</w:t>
      </w:r>
      <w:r w:rsidRPr="00AC570E">
        <w:rPr>
          <w:sz w:val="20"/>
          <w:szCs w:val="20"/>
          <w:lang w:val="en-IE"/>
        </w:rPr>
        <w:t xml:space="preserve"> (orange). Species form left to right are</w:t>
      </w:r>
      <w:r w:rsidRPr="00AC570E">
        <w:rPr>
          <w:sz w:val="20"/>
          <w:szCs w:val="20"/>
        </w:rPr>
        <w:t xml:space="preserve"> </w:t>
      </w:r>
      <w:r w:rsidRPr="00AC570E">
        <w:rPr>
          <w:i/>
          <w:sz w:val="20"/>
          <w:szCs w:val="20"/>
          <w:lang w:val="en-IE"/>
        </w:rPr>
        <w:t xml:space="preserve">Thamnophis </w:t>
      </w:r>
      <w:proofErr w:type="spellStart"/>
      <w:r w:rsidRPr="00AC570E">
        <w:rPr>
          <w:i/>
          <w:sz w:val="20"/>
          <w:szCs w:val="20"/>
          <w:lang w:val="en-IE"/>
        </w:rPr>
        <w:t>elegans</w:t>
      </w:r>
      <w:proofErr w:type="spellEnd"/>
      <w:r w:rsidRPr="00AC570E">
        <w:rPr>
          <w:i/>
          <w:sz w:val="20"/>
          <w:szCs w:val="20"/>
          <w:lang w:val="en-IE"/>
        </w:rPr>
        <w:t xml:space="preserve">, </w:t>
      </w:r>
      <w:proofErr w:type="spellStart"/>
      <w:r w:rsidRPr="00AC570E">
        <w:rPr>
          <w:i/>
          <w:sz w:val="20"/>
          <w:szCs w:val="20"/>
          <w:lang w:val="en-IE"/>
        </w:rPr>
        <w:t>Emydocephalus</w:t>
      </w:r>
      <w:proofErr w:type="spellEnd"/>
      <w:r w:rsidRPr="00AC570E">
        <w:rPr>
          <w:i/>
          <w:sz w:val="20"/>
          <w:szCs w:val="20"/>
          <w:lang w:val="en-IE"/>
        </w:rPr>
        <w:t xml:space="preserve"> </w:t>
      </w:r>
      <w:proofErr w:type="spellStart"/>
      <w:r w:rsidRPr="00AC570E">
        <w:rPr>
          <w:i/>
          <w:sz w:val="20"/>
          <w:szCs w:val="20"/>
          <w:lang w:val="en-IE"/>
        </w:rPr>
        <w:t>annulatus</w:t>
      </w:r>
      <w:proofErr w:type="spellEnd"/>
      <w:r w:rsidRPr="00AC570E">
        <w:rPr>
          <w:i/>
          <w:sz w:val="20"/>
          <w:szCs w:val="20"/>
          <w:lang w:val="en-IE"/>
        </w:rPr>
        <w:t xml:space="preserve">, </w:t>
      </w:r>
      <w:proofErr w:type="spellStart"/>
      <w:r w:rsidRPr="00AC570E">
        <w:rPr>
          <w:i/>
          <w:sz w:val="20"/>
          <w:szCs w:val="20"/>
          <w:lang w:val="en-IE"/>
        </w:rPr>
        <w:t>Causus</w:t>
      </w:r>
      <w:proofErr w:type="spellEnd"/>
      <w:r w:rsidRPr="00AC570E">
        <w:rPr>
          <w:i/>
          <w:sz w:val="20"/>
          <w:szCs w:val="20"/>
          <w:lang w:val="en-IE"/>
        </w:rPr>
        <w:t xml:space="preserve"> </w:t>
      </w:r>
      <w:proofErr w:type="spellStart"/>
      <w:r w:rsidRPr="00AC570E">
        <w:rPr>
          <w:i/>
          <w:sz w:val="20"/>
          <w:szCs w:val="20"/>
          <w:lang w:val="en-IE"/>
        </w:rPr>
        <w:t>rhombeatus</w:t>
      </w:r>
      <w:proofErr w:type="spellEnd"/>
      <w:r w:rsidRPr="00AC570E">
        <w:rPr>
          <w:i/>
          <w:color w:val="000000" w:themeColor="text1"/>
          <w:sz w:val="20"/>
          <w:szCs w:val="20"/>
          <w:lang w:val="en-IE"/>
        </w:rPr>
        <w:t xml:space="preserve">, </w:t>
      </w:r>
      <w:proofErr w:type="spellStart"/>
      <w:r w:rsidRPr="00AC570E">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69C4AF61" w14:textId="5F205328" w:rsidR="007649D4" w:rsidRDefault="007649D4" w:rsidP="00F44134">
      <w:pPr>
        <w:spacing w:line="360" w:lineRule="auto"/>
      </w:pPr>
    </w:p>
    <w:p w14:paraId="52F7BC86" w14:textId="4021B9EE" w:rsidR="007A5AF6" w:rsidRDefault="00811A5F" w:rsidP="007A5AF6">
      <w:pPr>
        <w:spacing w:line="360" w:lineRule="auto"/>
        <w:ind w:firstLine="720"/>
      </w:pPr>
      <w:r>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20389D">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20389D">
          <w:rPr>
            <w:noProof/>
          </w:rPr>
          <w:t>5-8</w:t>
        </w:r>
      </w:hyperlink>
      <w:r w:rsidR="0020389D">
        <w:rPr>
          <w:noProof/>
        </w:rPr>
        <w:t xml:space="preserve">, </w:t>
      </w:r>
      <w:hyperlink w:anchor="_ENREF_20" w:tooltip="Richards, 2012 #12" w:history="1">
        <w:r w:rsidR="0020389D">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20389D">
          <w:rPr>
            <w:noProof/>
          </w:rPr>
          <w:t>21</w:t>
        </w:r>
      </w:hyperlink>
      <w:r w:rsidR="0020389D">
        <w:rPr>
          <w:noProof/>
        </w:rPr>
        <w:t>)</w:t>
      </w:r>
      <w:r w:rsidR="00C35088">
        <w:fldChar w:fldCharType="end"/>
      </w:r>
      <w:r w:rsidR="00254F66">
        <w:t>,</w:t>
      </w:r>
      <w:r w:rsidR="00C35088">
        <w:t xml:space="preserve"> or 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20389D" w:rsidRPr="00D77682">
          <w:rPr>
            <w:noProof/>
            <w:color w:val="000000" w:themeColor="text1"/>
          </w:rPr>
          <w:t>22</w:t>
        </w:r>
      </w:hyperlink>
      <w:r w:rsidR="0020389D" w:rsidRPr="00D77682">
        <w:rPr>
          <w:noProof/>
          <w:color w:val="000000" w:themeColor="text1"/>
        </w:rPr>
        <w:t xml:space="preserve">, </w:t>
      </w:r>
      <w:hyperlink w:anchor="_ENREF_23" w:tooltip="Voss, 2013 #6" w:history="1">
        <w:r w:rsidR="0020389D"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20389D"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 cases of</w:t>
      </w:r>
      <w:r w:rsidR="00565861" w:rsidRPr="00D77682">
        <w:rPr>
          <w:color w:val="000000" w:themeColor="text1"/>
        </w:rPr>
        <w:t xml:space="preserve"> prey-specific venoms </w:t>
      </w:r>
      <w:r w:rsidR="007C7F34" w:rsidRPr="00D77682">
        <w:rPr>
          <w:color w:val="000000" w:themeColor="text1"/>
        </w:rPr>
        <w:t>and</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D77682"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D77682"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w:t>
      </w:r>
      <w:commentRangeStart w:id="9"/>
      <w:r w:rsidR="007A5AF6">
        <w:t xml:space="preserve">As </w:t>
      </w:r>
      <w:r w:rsidR="00F44134">
        <w:t>these hypotheses</w:t>
      </w:r>
      <w:r w:rsidR="007A5AF6">
        <w:t xml:space="preserve"> predict different outcomes when non-native species are used to test potency, the inclusion of the phylogenetic distance between the model species and natural prey not only allows </w:t>
      </w:r>
      <w:r w:rsidR="00F44134">
        <w:t>comparison across species</w:t>
      </w:r>
      <w:r w:rsidR="007A5AF6">
        <w:t xml:space="preserve"> but</w:t>
      </w:r>
      <w:r w:rsidR="00F44134">
        <w:t xml:space="preserve"> also</w:t>
      </w:r>
      <w:r w:rsidR="007A5AF6">
        <w:t xml:space="preserve"> provides a test between these competing hypothesis (Figure 2). In particular,</w:t>
      </w:r>
      <w:r w:rsidR="007A5AF6" w:rsidRPr="007A5AF6">
        <w:t xml:space="preserve"> </w:t>
      </w:r>
      <w:r w:rsidR="007A5AF6">
        <w:t xml:space="preserve">no relationship between venom potency </w:t>
      </w:r>
      <w:proofErr w:type="spellStart"/>
      <w:r w:rsidR="007A5AF6">
        <w:t>phylogentic</w:t>
      </w:r>
      <w:proofErr w:type="spellEnd"/>
      <w:r w:rsidR="007A5AF6">
        <w:t xml:space="preserve"> distance, would support the overkill mechanism, while if venom was evolved to be prey-specific, we would be expected to see higher potencies in model species more closely related to their typical prey species (Figure 2)</w:t>
      </w:r>
      <w:commentRangeEnd w:id="9"/>
      <w:r w:rsidR="00F44134">
        <w:rPr>
          <w:rStyle w:val="CommentReference"/>
        </w:rPr>
        <w:commentReference w:id="9"/>
      </w:r>
      <w:r w:rsidR="007A5AF6">
        <w:t>.</w:t>
      </w:r>
    </w:p>
    <w:p w14:paraId="5FD79F51" w14:textId="53AD4C39" w:rsidR="007A5AF6" w:rsidRDefault="007A5AF6" w:rsidP="00F735FD">
      <w:pPr>
        <w:spacing w:line="360" w:lineRule="auto"/>
        <w:ind w:firstLine="720"/>
      </w:pPr>
    </w:p>
    <w:p w14:paraId="3F3EAAA3" w14:textId="77777777" w:rsidR="007A5AF6" w:rsidRDefault="007A5AF6" w:rsidP="00F735FD">
      <w:pPr>
        <w:spacing w:line="360" w:lineRule="auto"/>
        <w:ind w:firstLine="720"/>
      </w:pPr>
    </w:p>
    <w:p w14:paraId="2215E479" w14:textId="78511265" w:rsidR="00286E66" w:rsidRDefault="00EE01E3" w:rsidP="00EE01E3">
      <w:pPr>
        <w:spacing w:line="360" w:lineRule="auto"/>
        <w:ind w:firstLine="720"/>
        <w:jc w:val="center"/>
        <w:rPr>
          <w:lang w:val="en-IE"/>
        </w:rPr>
      </w:pPr>
      <w:r>
        <w:rPr>
          <w:noProof/>
        </w:rPr>
        <w:drawing>
          <wp:inline distT="0" distB="0" distL="0" distR="0" wp14:anchorId="360304F9" wp14:editId="7C240833">
            <wp:extent cx="5174080" cy="3774440"/>
            <wp:effectExtent l="0" t="0" r="7620" b="1016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8213" cy="3777455"/>
                    </a:xfrm>
                    <a:prstGeom prst="rect">
                      <a:avLst/>
                    </a:prstGeom>
                    <a:noFill/>
                    <a:ln>
                      <a:noFill/>
                    </a:ln>
                  </pic:spPr>
                </pic:pic>
              </a:graphicData>
            </a:graphic>
          </wp:inline>
        </w:drawing>
      </w:r>
    </w:p>
    <w:p w14:paraId="2FD174E5" w14:textId="1E9E118A" w:rsidR="00426ABB" w:rsidRPr="00EE01E3" w:rsidRDefault="00EE01E3" w:rsidP="00426ABB">
      <w:pPr>
        <w:spacing w:line="360" w:lineRule="auto"/>
        <w:ind w:firstLine="720"/>
        <w:rPr>
          <w:sz w:val="20"/>
          <w:szCs w:val="20"/>
          <w:lang w:val="en-IE"/>
        </w:rPr>
      </w:pPr>
      <w:r w:rsidRPr="00EE01E3">
        <w:rPr>
          <w:sz w:val="20"/>
          <w:szCs w:val="20"/>
          <w:lang w:val="en-IE"/>
        </w:rPr>
        <w:t xml:space="preserve">Figure </w:t>
      </w:r>
      <w:r w:rsidR="00572B9A">
        <w:rPr>
          <w:sz w:val="20"/>
          <w:szCs w:val="20"/>
          <w:lang w:val="en-IE"/>
        </w:rPr>
        <w:t>2</w:t>
      </w:r>
      <w:r w:rsidRPr="00EE01E3">
        <w:rPr>
          <w:sz w:val="20"/>
          <w:szCs w:val="20"/>
          <w:lang w:val="en-IE"/>
        </w:rPr>
        <w:t>. Summary of hypothesis relating to potential drivers of snake venom evolution.</w:t>
      </w:r>
    </w:p>
    <w:p w14:paraId="5C7D3B32" w14:textId="54A50B85" w:rsidR="00E91DBC" w:rsidRDefault="00E91DBC" w:rsidP="00E91DBC">
      <w:pPr>
        <w:spacing w:line="360" w:lineRule="auto"/>
      </w:pPr>
    </w:p>
    <w:p w14:paraId="6770D11E" w14:textId="77777777" w:rsidR="002B1387" w:rsidRDefault="00E91DBC" w:rsidP="00E91DBC">
      <w:pPr>
        <w:spacing w:line="360" w:lineRule="auto"/>
      </w:pPr>
      <w:r>
        <w:tab/>
        <w:t>As the ability to incapacitate prey is also determined by the amount of venom available it would also be predicted that venom volume would be under similar selective</w:t>
      </w:r>
      <w:ins w:id="10" w:author="Kevin Healy" w:date="2017-02-20T17:50:00Z">
        <w:r w:rsidR="008338EE">
          <w:t xml:space="preserve"> </w:t>
        </w:r>
      </w:ins>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20389D">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20389D">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20389D">
          <w:rPr>
            <w:noProof/>
          </w:rPr>
          <w:t>9</w:t>
        </w:r>
      </w:hyperlink>
      <w:r w:rsidR="00E848FC">
        <w:rPr>
          <w:noProof/>
        </w:rPr>
        <w:t xml:space="preserve">, </w:t>
      </w:r>
      <w:hyperlink w:anchor="_ENREF_19" w:tooltip="Carbone, 2014 #93" w:history="1">
        <w:r w:rsidR="0020389D">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20389D">
          <w:rPr>
            <w:noProof/>
          </w:rPr>
          <w:t>19</w:t>
        </w:r>
      </w:hyperlink>
      <w:r w:rsidR="00E848FC">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20389D">
          <w:rPr>
            <w:noProof/>
          </w:rPr>
          <w:t>27</w:t>
        </w:r>
      </w:hyperlink>
      <w:r w:rsidR="0020389D">
        <w:rPr>
          <w:noProof/>
        </w:rPr>
        <w:t xml:space="preserve">, </w:t>
      </w:r>
      <w:hyperlink w:anchor="_ENREF_28" w:tooltip="Hayes, 2002 #9" w:history="1">
        <w:r w:rsidR="0020389D">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20389D">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91DBC">
      <w:pPr>
        <w:spacing w:line="360" w:lineRule="auto"/>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675DB2"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1B838082"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20389D">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20389D">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13EE3070"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20389D">
          <w:rPr>
            <w:noProof/>
          </w:rPr>
          <w:t>29</w:t>
        </w:r>
      </w:hyperlink>
      <w:r w:rsidR="0020389D">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16DE6265"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20389D">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20389D">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2B1387">
        <w:rPr>
          <w:rFonts w:eastAsiaTheme="minorEastAsia"/>
        </w:rPr>
        <w:t xml:space="preserve"> </w:t>
      </w:r>
      <w:r w:rsidR="003D5BE1">
        <w:rPr>
          <w:rFonts w:eastAsiaTheme="minorEastAsia"/>
        </w:rPr>
        <w:t xml:space="preserve">Otherwise </w:t>
      </w:r>
      <w:r w:rsidR="00B4784A">
        <w:rPr>
          <w:rFonts w:eastAsiaTheme="minorEastAsia"/>
        </w:rPr>
        <w:t xml:space="preserve">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20389D">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20389D">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20389D">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19EB5EC7"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20389D">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20389D">
          <w:rPr>
            <w:noProof/>
          </w:rPr>
          <w:t>15</w:t>
        </w:r>
      </w:hyperlink>
      <w:r w:rsidR="00E848FC">
        <w:rPr>
          <w:noProof/>
        </w:rPr>
        <w:t xml:space="preserve">, </w:t>
      </w:r>
      <w:hyperlink w:anchor="_ENREF_19" w:tooltip="Carbone, 2014 #93" w:history="1">
        <w:r w:rsidR="0020389D">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20389D">
          <w:rPr>
            <w:noProof/>
          </w:rPr>
          <w:t>34</w:t>
        </w:r>
      </w:hyperlink>
      <w:r w:rsidR="0020389D">
        <w:rPr>
          <w:noProof/>
        </w:rPr>
        <w:t xml:space="preserve">, </w:t>
      </w:r>
      <w:hyperlink w:anchor="_ENREF_35" w:tooltip="Møller, 2010 #19" w:history="1">
        <w:r w:rsidR="0020389D">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66A2B810" w:rsidR="0015598C" w:rsidRDefault="000B594C" w:rsidP="00A11785">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commentRangeStart w:id="11"/>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r w:rsidR="00A11785">
        <w:t xml:space="preserve">  </w:t>
      </w:r>
      <w:commentRangeEnd w:id="11"/>
      <w:r w:rsidR="00261740">
        <w:rPr>
          <w:rStyle w:val="CommentReference"/>
        </w:rPr>
        <w:commentReference w:id="11"/>
      </w:r>
    </w:p>
    <w:p w14:paraId="3DACDCC8" w14:textId="77777777" w:rsidR="009F15AF" w:rsidRDefault="009F15A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commentRangeStart w:id="12"/>
      <w:r w:rsidR="00572B9A">
        <w:rPr>
          <w:color w:val="000000" w:themeColor="text1"/>
          <w:sz w:val="20"/>
          <w:szCs w:val="20"/>
        </w:rPr>
        <w:t>3</w:t>
      </w:r>
      <w:commentRangeEnd w:id="12"/>
      <w:r w:rsidR="00A723E1">
        <w:rPr>
          <w:rStyle w:val="CommentReference"/>
        </w:rPr>
        <w:commentReference w:id="12"/>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1D3791AF" w:rsidR="001E64EB" w:rsidDel="00261740" w:rsidRDefault="00135203">
      <w:pPr>
        <w:spacing w:line="360" w:lineRule="auto"/>
        <w:ind w:firstLine="720"/>
        <w:rPr>
          <w:del w:id="13" w:author="Chris C" w:date="2017-02-25T23:33:00Z"/>
          <w:lang w:val="en-IE"/>
        </w:rPr>
        <w:pPrChange w:id="14" w:author="Chris C" w:date="2017-02-25T23:33:00Z">
          <w:pPr>
            <w:spacing w:line="360" w:lineRule="auto"/>
            <w:ind w:firstLine="720"/>
            <w:jc w:val="center"/>
          </w:pPr>
        </w:pPrChange>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164B2D75" w14:textId="77777777" w:rsidR="00261740" w:rsidRPr="009B3B95" w:rsidRDefault="00261740" w:rsidP="00B02347">
      <w:pPr>
        <w:spacing w:line="360" w:lineRule="auto"/>
        <w:ind w:firstLine="720"/>
        <w:rPr>
          <w:ins w:id="15" w:author="Chris C" w:date="2017-02-25T23:33:00Z"/>
          <w:b/>
        </w:rPr>
      </w:pPr>
    </w:p>
    <w:p w14:paraId="2B9EBE92" w14:textId="7A97B2D7" w:rsidR="009F15AF" w:rsidRDefault="00327156">
      <w:pPr>
        <w:spacing w:line="360" w:lineRule="auto"/>
        <w:ind w:firstLine="720"/>
        <w:rPr>
          <w:noProof/>
          <w:sz w:val="20"/>
          <w:szCs w:val="20"/>
        </w:rPr>
        <w:pPrChange w:id="16" w:author="Chris C" w:date="2017-02-25T23:33:00Z">
          <w:pPr>
            <w:spacing w:line="360" w:lineRule="auto"/>
            <w:ind w:firstLine="720"/>
            <w:jc w:val="center"/>
          </w:pPr>
        </w:pPrChange>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Myr)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r w:rsidR="009F15AF" w:rsidRPr="000B594C">
        <w:rPr>
          <w:i/>
          <w:sz w:val="20"/>
          <w:szCs w:val="20"/>
          <w:lang w:val="en-IE"/>
        </w:rPr>
        <w:t>Bungarus multicinctus</w:t>
      </w:r>
      <w:r w:rsidR="009F15AF" w:rsidRPr="000B594C">
        <w:rPr>
          <w:sz w:val="20"/>
          <w:szCs w:val="20"/>
          <w:lang w:val="en-IE"/>
        </w:rPr>
        <w:t xml:space="preserve">; </w:t>
      </w:r>
      <w:r w:rsidR="009F15AF" w:rsidRPr="000B594C">
        <w:rPr>
          <w:i/>
          <w:sz w:val="20"/>
          <w:szCs w:val="20"/>
          <w:lang w:val="en-IE"/>
        </w:rPr>
        <w:t>Oxyuranus microlepidotus</w:t>
      </w:r>
      <w:r w:rsidR="009F15AF" w:rsidRPr="000B594C">
        <w:rPr>
          <w:sz w:val="20"/>
          <w:szCs w:val="20"/>
          <w:lang w:val="en-IE"/>
        </w:rPr>
        <w:t xml:space="preserve">; </w:t>
      </w:r>
      <w:r w:rsidR="009F15AF" w:rsidRPr="000B594C">
        <w:rPr>
          <w:i/>
          <w:sz w:val="20"/>
          <w:szCs w:val="20"/>
          <w:lang w:val="en-IE"/>
        </w:rPr>
        <w:t>Echis carinatus</w:t>
      </w:r>
      <w:r w:rsidR="009F15AF" w:rsidRPr="000B594C">
        <w:rPr>
          <w:sz w:val="20"/>
          <w:szCs w:val="20"/>
          <w:lang w:val="en-IE"/>
        </w:rPr>
        <w:t xml:space="preserve">; </w:t>
      </w:r>
      <w:r w:rsidR="009F15AF" w:rsidRPr="000B594C">
        <w:rPr>
          <w:i/>
          <w:sz w:val="20"/>
          <w:szCs w:val="20"/>
          <w:lang w:val="en-IE"/>
        </w:rPr>
        <w:t>Causus rhombeatus</w:t>
      </w:r>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Atractaspis bibronii</w:t>
      </w:r>
      <w:r w:rsidRPr="000B594C">
        <w:rPr>
          <w:sz w:val="20"/>
          <w:szCs w:val="20"/>
          <w:lang w:val="en-IE"/>
        </w:rPr>
        <w:t xml:space="preserve">; </w:t>
      </w:r>
      <w:r w:rsidRPr="000B594C">
        <w:rPr>
          <w:i/>
          <w:sz w:val="20"/>
          <w:szCs w:val="20"/>
          <w:lang w:val="en-IE"/>
        </w:rPr>
        <w:t>Emydocephalus annulatus</w:t>
      </w:r>
      <w:r w:rsidRPr="000B594C">
        <w:rPr>
          <w:sz w:val="20"/>
          <w:szCs w:val="20"/>
          <w:lang w:val="en-IE"/>
        </w:rPr>
        <w:t xml:space="preserve">; </w:t>
      </w:r>
      <w:r w:rsidRPr="000B594C">
        <w:rPr>
          <w:i/>
          <w:sz w:val="20"/>
          <w:szCs w:val="20"/>
          <w:lang w:val="en-IE"/>
        </w:rPr>
        <w:t>Naja_melanoleuca</w:t>
      </w:r>
      <w:r w:rsidRPr="000B594C">
        <w:rPr>
          <w:sz w:val="20"/>
          <w:szCs w:val="20"/>
          <w:lang w:val="en-IE"/>
        </w:rPr>
        <w:t xml:space="preserve">; </w:t>
      </w:r>
      <w:r w:rsidRPr="000B594C">
        <w:rPr>
          <w:i/>
          <w:sz w:val="20"/>
          <w:szCs w:val="20"/>
          <w:lang w:val="en-IE"/>
        </w:rPr>
        <w:t>Agkistrodon piscivorus</w:t>
      </w:r>
      <w:r w:rsidRPr="000B594C">
        <w:rPr>
          <w:sz w:val="20"/>
          <w:szCs w:val="20"/>
          <w:lang w:val="en-IE"/>
        </w:rPr>
        <w:t xml:space="preserve">; </w:t>
      </w:r>
      <w:r w:rsidRPr="000B594C">
        <w:rPr>
          <w:i/>
          <w:sz w:val="20"/>
          <w:szCs w:val="20"/>
          <w:lang w:val="en-IE"/>
        </w:rPr>
        <w:t>Ophiophagus hannah</w:t>
      </w:r>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3FD488F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0.69</w:t>
      </w:r>
      <w:r w:rsidR="00E848FC">
        <w:rPr>
          <w:lang w:val="en-IE"/>
        </w:rPr>
        <w:t xml:space="preserve"> of the </w:t>
      </w:r>
      <w:commentRangeStart w:id="17"/>
      <w:r w:rsidR="00E848FC">
        <w:rPr>
          <w:lang w:val="en-IE"/>
        </w:rPr>
        <w:t xml:space="preserve">residual </w:t>
      </w:r>
      <w:commentRangeEnd w:id="17"/>
      <w:r w:rsidR="00E848FC">
        <w:rPr>
          <w:rStyle w:val="CommentReference"/>
        </w:rPr>
        <w:commentReference w:id="17"/>
      </w:r>
      <w:r w:rsidR="00E848FC">
        <w:rPr>
          <w:lang w:val="en-IE"/>
        </w:rPr>
        <w:t>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60488C53" w14:textId="05A76B91" w:rsidR="00135216" w:rsidRDefault="001E64EB" w:rsidP="005266A2">
      <w:pPr>
        <w:spacing w:line="360" w:lineRule="auto"/>
        <w:rPr>
          <w:ins w:id="18" w:author="Kevin Healy" w:date="2017-03-21T15:43:00Z"/>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b</w:t>
      </w:r>
      <w:r w:rsidR="00D3697C">
        <w:rPr>
          <w:lang w:val="en-IE"/>
        </w:rPr>
        <w:t>ody size and habitat structure.</w:t>
      </w:r>
      <w:ins w:id="19" w:author="Kevin Healy" w:date="2017-03-20T17:51:00Z">
        <w:r w:rsidR="002771B6">
          <w:rPr>
            <w:lang w:val="en-IE"/>
          </w:rPr>
          <w:t xml:space="preserve"> </w:t>
        </w:r>
      </w:ins>
      <w:ins w:id="20" w:author="Kevin Healy" w:date="2017-03-21T15:03:00Z">
        <w:r w:rsidR="00AB757E">
          <w:rPr>
            <w:lang w:val="en-IE"/>
          </w:rPr>
          <w:t xml:space="preserve">Traits such as </w:t>
        </w:r>
      </w:ins>
      <w:ins w:id="21" w:author="Kevin Healy" w:date="2017-03-21T15:08:00Z">
        <w:r w:rsidR="00AB757E">
          <w:rPr>
            <w:lang w:val="en-IE"/>
          </w:rPr>
          <w:t>jaw</w:t>
        </w:r>
      </w:ins>
      <w:ins w:id="22" w:author="Kevin Healy" w:date="2017-03-21T15:03:00Z">
        <w:r w:rsidR="00AB757E">
          <w:rPr>
            <w:lang w:val="en-IE"/>
          </w:rPr>
          <w:t xml:space="preserve"> morphology </w:t>
        </w:r>
      </w:ins>
      <w:ins w:id="23" w:author="Kevin Healy" w:date="2017-03-21T15:09:00Z">
        <w:r w:rsidR="00AB757E">
          <w:rPr>
            <w:lang w:val="en-IE"/>
          </w:rPr>
          <w:t xml:space="preserve">are inextricably linked to </w:t>
        </w:r>
      </w:ins>
      <w:ins w:id="24" w:author="Kevin Healy" w:date="2017-03-21T15:10:00Z">
        <w:r w:rsidR="00587B82">
          <w:rPr>
            <w:lang w:val="en-IE"/>
          </w:rPr>
          <w:t>diet</w:t>
        </w:r>
      </w:ins>
      <w:ins w:id="25" w:author="Kevin Healy" w:date="2017-03-21T15:12:00Z">
        <w:r w:rsidR="00587B82">
          <w:rPr>
            <w:lang w:val="en-IE"/>
          </w:rPr>
          <w:t xml:space="preserve"> (ref)</w:t>
        </w:r>
      </w:ins>
      <w:ins w:id="26" w:author="Kevin Healy" w:date="2017-03-21T15:22:00Z">
        <w:r w:rsidR="0017200B">
          <w:rPr>
            <w:lang w:val="en-IE"/>
          </w:rPr>
          <w:t>,</w:t>
        </w:r>
      </w:ins>
      <w:ins w:id="27" w:author="Kevin Healy" w:date="2017-03-21T15:11:00Z">
        <w:r w:rsidR="00587B82">
          <w:rPr>
            <w:lang w:val="en-IE"/>
          </w:rPr>
          <w:t xml:space="preserve"> </w:t>
        </w:r>
      </w:ins>
      <w:ins w:id="28" w:author="Kevin Healy" w:date="2017-03-21T15:13:00Z">
        <w:r w:rsidR="00587B82">
          <w:rPr>
            <w:lang w:val="en-IE"/>
          </w:rPr>
          <w:t xml:space="preserve">while </w:t>
        </w:r>
      </w:ins>
      <w:ins w:id="29" w:author="Kevin Healy" w:date="2017-03-21T15:23:00Z">
        <w:r w:rsidR="0017200B">
          <w:rPr>
            <w:lang w:val="en-IE"/>
          </w:rPr>
          <w:t xml:space="preserve">the </w:t>
        </w:r>
      </w:ins>
      <w:ins w:id="30" w:author="Kevin Healy" w:date="2017-03-21T15:14:00Z">
        <w:r w:rsidR="00587B82">
          <w:rPr>
            <w:lang w:val="en-IE"/>
          </w:rPr>
          <w:t>siz</w:t>
        </w:r>
      </w:ins>
      <w:ins w:id="31" w:author="Kevin Healy" w:date="2017-03-21T15:15:00Z">
        <w:r w:rsidR="00587B82">
          <w:rPr>
            <w:lang w:val="en-IE"/>
          </w:rPr>
          <w:t>e, encounter</w:t>
        </w:r>
      </w:ins>
      <w:ins w:id="32" w:author="Kevin Healy" w:date="2017-03-21T15:23:00Z">
        <w:r w:rsidR="0017200B">
          <w:rPr>
            <w:lang w:val="en-IE"/>
          </w:rPr>
          <w:t xml:space="preserve"> rate</w:t>
        </w:r>
      </w:ins>
      <w:ins w:id="33" w:author="Kevin Healy" w:date="2017-03-21T15:15:00Z">
        <w:r w:rsidR="00587B82">
          <w:rPr>
            <w:lang w:val="en-IE"/>
          </w:rPr>
          <w:t xml:space="preserve"> and escape rate of </w:t>
        </w:r>
      </w:ins>
      <w:ins w:id="34" w:author="Kevin Healy" w:date="2017-03-21T15:16:00Z">
        <w:r w:rsidR="00587B82">
          <w:rPr>
            <w:lang w:val="en-IE"/>
          </w:rPr>
          <w:t>potential</w:t>
        </w:r>
      </w:ins>
      <w:ins w:id="35" w:author="Kevin Healy" w:date="2017-03-21T15:15:00Z">
        <w:r w:rsidR="00587B82">
          <w:rPr>
            <w:lang w:val="en-IE"/>
          </w:rPr>
          <w:t xml:space="preserve"> </w:t>
        </w:r>
      </w:ins>
      <w:ins w:id="36" w:author="Kevin Healy" w:date="2017-03-21T15:16:00Z">
        <w:r w:rsidR="00587B82">
          <w:rPr>
            <w:lang w:val="en-IE"/>
          </w:rPr>
          <w:t xml:space="preserve">prey </w:t>
        </w:r>
      </w:ins>
      <w:ins w:id="37" w:author="Kevin Healy" w:date="2017-03-21T15:17:00Z">
        <w:r w:rsidR="00587B82">
          <w:rPr>
            <w:lang w:val="en-IE"/>
          </w:rPr>
          <w:t>is</w:t>
        </w:r>
      </w:ins>
      <w:ins w:id="38" w:author="Kevin Healy" w:date="2017-03-21T15:16:00Z">
        <w:r w:rsidR="00587B82">
          <w:rPr>
            <w:lang w:val="en-IE"/>
          </w:rPr>
          <w:t xml:space="preserve"> limited by predators size and the habitat in which </w:t>
        </w:r>
      </w:ins>
      <w:ins w:id="39" w:author="Kevin Healy" w:date="2017-03-21T15:17:00Z">
        <w:r w:rsidR="00587B82">
          <w:rPr>
            <w:lang w:val="en-IE"/>
          </w:rPr>
          <w:t>it forages</w:t>
        </w:r>
      </w:ins>
      <w:ins w:id="40" w:author="Kevin Healy" w:date="2017-03-21T15:16:00Z">
        <w:r w:rsidR="00587B82">
          <w:rPr>
            <w:lang w:val="en-IE"/>
          </w:rPr>
          <w:t xml:space="preserve"> (refs).</w:t>
        </w:r>
      </w:ins>
      <w:ins w:id="41" w:author="Kevin Healy" w:date="2017-03-21T15:13:00Z">
        <w:r w:rsidR="00587B82">
          <w:rPr>
            <w:lang w:val="en-IE"/>
          </w:rPr>
          <w:t xml:space="preserve">  </w:t>
        </w:r>
      </w:ins>
      <w:del w:id="42" w:author="Kevin Healy" w:date="2017-03-20T17:51:00Z">
        <w:r w:rsidR="00D3697C" w:rsidDel="00CA5021">
          <w:rPr>
            <w:lang w:val="en-IE"/>
          </w:rPr>
          <w:delText xml:space="preserve"> </w:delText>
        </w:r>
      </w:del>
      <w:r w:rsidR="008C4F15">
        <w:rPr>
          <w:lang w:val="en-IE"/>
        </w:rPr>
        <w:t xml:space="preserve">Here we </w:t>
      </w:r>
      <w:del w:id="43" w:author="Kevin Healy" w:date="2017-03-21T15:33:00Z">
        <w:r w:rsidR="008C4F15" w:rsidDel="00462414">
          <w:rPr>
            <w:lang w:val="en-IE"/>
          </w:rPr>
          <w:delText xml:space="preserve">show </w:delText>
        </w:r>
      </w:del>
      <w:ins w:id="44" w:author="Kevin Healy" w:date="2017-03-21T15:33:00Z">
        <w:r w:rsidR="00462414">
          <w:rPr>
            <w:lang w:val="en-IE"/>
          </w:rPr>
          <w:t xml:space="preserve">find </w:t>
        </w:r>
      </w:ins>
      <w:r w:rsidR="008C4F15">
        <w:rPr>
          <w:lang w:val="en-IE"/>
        </w:rPr>
        <w:t>that</w:t>
      </w:r>
      <w:r w:rsidR="003A2337">
        <w:rPr>
          <w:lang w:val="en-IE"/>
        </w:rPr>
        <w:t xml:space="preserve"> snake venom</w:t>
      </w:r>
      <w:r w:rsidR="00E012BB">
        <w:rPr>
          <w:lang w:val="en-IE"/>
        </w:rPr>
        <w:t xml:space="preserve"> follows</w:t>
      </w:r>
      <w:r w:rsidR="00A45D05">
        <w:rPr>
          <w:lang w:val="en-IE"/>
        </w:rPr>
        <w:t xml:space="preserve"> </w:t>
      </w:r>
      <w:ins w:id="45" w:author="Kevin Healy" w:date="2017-03-21T15:24:00Z">
        <w:r w:rsidR="0017200B">
          <w:rPr>
            <w:lang w:val="en-IE"/>
          </w:rPr>
          <w:t xml:space="preserve">such expected </w:t>
        </w:r>
      </w:ins>
      <w:ins w:id="46" w:author="Kevin Healy" w:date="2017-03-21T15:25:00Z">
        <w:r w:rsidR="0017200B">
          <w:rPr>
            <w:lang w:val="en-IE"/>
          </w:rPr>
          <w:t>patterns</w:t>
        </w:r>
      </w:ins>
      <w:ins w:id="47" w:author="Kevin Healy" w:date="2017-03-21T15:28:00Z">
        <w:r w:rsidR="0017200B">
          <w:rPr>
            <w:lang w:val="en-IE"/>
          </w:rPr>
          <w:t xml:space="preserve"> finding </w:t>
        </w:r>
      </w:ins>
      <w:ins w:id="48" w:author="Kevin Healy" w:date="2017-03-21T15:34:00Z">
        <w:r w:rsidR="00462414">
          <w:rPr>
            <w:lang w:val="en-IE"/>
          </w:rPr>
          <w:t>with</w:t>
        </w:r>
      </w:ins>
      <w:ins w:id="49" w:author="Kevin Healy" w:date="2017-03-21T15:28:00Z">
        <w:r w:rsidR="0017200B">
          <w:rPr>
            <w:lang w:val="en-IE"/>
          </w:rPr>
          <w:t xml:space="preserve"> venom </w:t>
        </w:r>
      </w:ins>
      <w:proofErr w:type="spellStart"/>
      <w:ins w:id="50" w:author="Kevin Healy" w:date="2017-03-21T15:34:00Z">
        <w:r w:rsidR="00462414">
          <w:rPr>
            <w:lang w:val="en-IE"/>
          </w:rPr>
          <w:t>haining</w:t>
        </w:r>
        <w:proofErr w:type="spellEnd"/>
        <w:r w:rsidR="00462414">
          <w:rPr>
            <w:lang w:val="en-IE"/>
          </w:rPr>
          <w:t xml:space="preserve"> an</w:t>
        </w:r>
      </w:ins>
      <w:ins w:id="51" w:author="Kevin Healy" w:date="2017-03-21T15:28:00Z">
        <w:r w:rsidR="0017200B">
          <w:rPr>
            <w:lang w:val="en-IE"/>
          </w:rPr>
          <w:t xml:space="preserve"> increased potency when tested on </w:t>
        </w:r>
      </w:ins>
      <w:ins w:id="52" w:author="Kevin Healy" w:date="2017-03-21T15:30:00Z">
        <w:r w:rsidR="0017200B">
          <w:rPr>
            <w:lang w:val="en-IE"/>
          </w:rPr>
          <w:t>species more closely resembling</w:t>
        </w:r>
      </w:ins>
      <w:ins w:id="53" w:author="Kevin Healy" w:date="2017-03-21T15:28:00Z">
        <w:r w:rsidR="0017200B">
          <w:rPr>
            <w:lang w:val="en-IE"/>
          </w:rPr>
          <w:t xml:space="preserve"> target prey while body size and </w:t>
        </w:r>
      </w:ins>
      <w:ins w:id="54" w:author="Kevin Healy" w:date="2017-03-21T15:29:00Z">
        <w:r w:rsidR="0017200B">
          <w:rPr>
            <w:lang w:val="en-IE"/>
          </w:rPr>
          <w:t>h</w:t>
        </w:r>
        <w:r w:rsidR="00462414">
          <w:rPr>
            <w:lang w:val="en-IE"/>
          </w:rPr>
          <w:t>abitat dimensionality influenced</w:t>
        </w:r>
        <w:r w:rsidR="0017200B">
          <w:rPr>
            <w:lang w:val="en-IE"/>
          </w:rPr>
          <w:t xml:space="preserve"> the </w:t>
        </w:r>
      </w:ins>
      <w:ins w:id="55" w:author="Kevin Healy" w:date="2017-03-21T15:34:00Z">
        <w:r w:rsidR="00462414">
          <w:rPr>
            <w:lang w:val="en-IE"/>
          </w:rPr>
          <w:t>quantity</w:t>
        </w:r>
      </w:ins>
      <w:ins w:id="56" w:author="Kevin Healy" w:date="2017-03-21T15:29:00Z">
        <w:r w:rsidR="00462414">
          <w:rPr>
            <w:lang w:val="en-IE"/>
          </w:rPr>
          <w:t xml:space="preserve"> of venom available</w:t>
        </w:r>
      </w:ins>
      <w:ins w:id="57" w:author="Kevin Healy" w:date="2017-03-21T15:34:00Z">
        <w:r w:rsidR="00462414">
          <w:rPr>
            <w:lang w:val="en-IE"/>
          </w:rPr>
          <w:t xml:space="preserve"> to a snake species</w:t>
        </w:r>
      </w:ins>
      <w:ins w:id="58" w:author="Kevin Healy" w:date="2017-03-21T15:29:00Z">
        <w:r w:rsidR="00462414">
          <w:rPr>
            <w:lang w:val="en-IE"/>
          </w:rPr>
          <w:t xml:space="preserve">. </w:t>
        </w:r>
      </w:ins>
      <w:ins w:id="59" w:author="Kevin Healy" w:date="2017-03-21T15:34:00Z">
        <w:r w:rsidR="00462414">
          <w:rPr>
            <w:lang w:val="en-IE"/>
          </w:rPr>
          <w:t xml:space="preserve">These results </w:t>
        </w:r>
      </w:ins>
      <w:ins w:id="60" w:author="Kevin Healy" w:date="2017-03-21T15:35:00Z">
        <w:r w:rsidR="00462414">
          <w:rPr>
            <w:lang w:val="en-IE"/>
          </w:rPr>
          <w:t xml:space="preserve">demonstrate </w:t>
        </w:r>
      </w:ins>
      <w:ins w:id="61" w:author="Kevin Healy" w:date="2017-03-21T15:40:00Z">
        <w:r w:rsidR="00135216">
          <w:rPr>
            <w:lang w:val="en-IE"/>
          </w:rPr>
          <w:t>that</w:t>
        </w:r>
      </w:ins>
      <w:ins w:id="62" w:author="Kevin Healy" w:date="2017-03-21T15:43:00Z">
        <w:r w:rsidR="00135216">
          <w:rPr>
            <w:lang w:val="en-IE"/>
          </w:rPr>
          <w:t xml:space="preserve"> the</w:t>
        </w:r>
      </w:ins>
      <w:ins w:id="63" w:author="Kevin Healy" w:date="2017-03-21T15:42:00Z">
        <w:r w:rsidR="00135216">
          <w:rPr>
            <w:lang w:val="en-IE"/>
          </w:rPr>
          <w:t xml:space="preserve"> trophic</w:t>
        </w:r>
      </w:ins>
      <w:ins w:id="64" w:author="Kevin Healy" w:date="2017-03-21T15:41:00Z">
        <w:r w:rsidR="00135216">
          <w:rPr>
            <w:lang w:val="en-IE"/>
          </w:rPr>
          <w:t xml:space="preserve"> </w:t>
        </w:r>
      </w:ins>
      <w:ins w:id="65" w:author="Kevin Healy" w:date="2017-03-21T15:42:00Z">
        <w:r w:rsidR="00135216">
          <w:rPr>
            <w:lang w:val="en-IE"/>
          </w:rPr>
          <w:t xml:space="preserve">traits </w:t>
        </w:r>
      </w:ins>
      <w:ins w:id="66" w:author="Kevin Healy" w:date="2017-03-21T15:43:00Z">
        <w:r w:rsidR="00135216">
          <w:rPr>
            <w:lang w:val="en-IE"/>
          </w:rPr>
          <w:t>of a</w:t>
        </w:r>
      </w:ins>
      <w:ins w:id="67" w:author="Kevin Healy" w:date="2017-03-21T15:46:00Z">
        <w:r w:rsidR="00135216">
          <w:rPr>
            <w:lang w:val="en-IE"/>
          </w:rPr>
          <w:t>n</w:t>
        </w:r>
      </w:ins>
      <w:ins w:id="68" w:author="Kevin Healy" w:date="2017-03-21T15:43:00Z">
        <w:r w:rsidR="00135216">
          <w:rPr>
            <w:lang w:val="en-IE"/>
          </w:rPr>
          <w:t xml:space="preserve"> </w:t>
        </w:r>
      </w:ins>
      <w:ins w:id="69" w:author="Kevin Healy" w:date="2017-03-21T15:46:00Z">
        <w:r w:rsidR="00135216">
          <w:rPr>
            <w:lang w:val="en-IE"/>
          </w:rPr>
          <w:t xml:space="preserve">ecological and </w:t>
        </w:r>
      </w:ins>
      <w:ins w:id="70" w:author="Kevin Healy" w:date="2017-03-21T15:48:00Z">
        <w:r w:rsidR="00135216">
          <w:rPr>
            <w:lang w:val="en-IE"/>
          </w:rPr>
          <w:t>phylogenetical</w:t>
        </w:r>
      </w:ins>
      <w:ins w:id="71" w:author="Kevin Healy" w:date="2017-03-21T15:46:00Z">
        <w:r w:rsidR="00135216">
          <w:rPr>
            <w:lang w:val="en-IE"/>
          </w:rPr>
          <w:t xml:space="preserve"> diverse </w:t>
        </w:r>
      </w:ins>
      <w:ins w:id="72" w:author="Kevin Healy" w:date="2017-03-21T15:47:00Z">
        <w:r w:rsidR="00135216">
          <w:rPr>
            <w:lang w:val="en-IE"/>
          </w:rPr>
          <w:t>taxon</w:t>
        </w:r>
      </w:ins>
      <w:ins w:id="73" w:author="Kevin Healy" w:date="2017-03-21T15:46:00Z">
        <w:r w:rsidR="00135216">
          <w:rPr>
            <w:lang w:val="en-IE"/>
          </w:rPr>
          <w:t xml:space="preserve"> follow</w:t>
        </w:r>
      </w:ins>
      <w:ins w:id="74" w:author="Kevin Healy" w:date="2017-03-21T15:47:00Z">
        <w:r w:rsidR="00135216">
          <w:rPr>
            <w:lang w:val="en-IE"/>
          </w:rPr>
          <w:t>s</w:t>
        </w:r>
      </w:ins>
      <w:ins w:id="75" w:author="Kevin Healy" w:date="2017-03-21T15:46:00Z">
        <w:r w:rsidR="00135216">
          <w:rPr>
            <w:lang w:val="en-IE"/>
          </w:rPr>
          <w:t xml:space="preserve"> general predictable </w:t>
        </w:r>
      </w:ins>
      <w:ins w:id="76" w:author="Kevin Healy" w:date="2017-03-21T15:48:00Z">
        <w:r w:rsidR="00135216">
          <w:rPr>
            <w:lang w:val="en-IE"/>
          </w:rPr>
          <w:t xml:space="preserve">patterns. </w:t>
        </w:r>
      </w:ins>
      <w:ins w:id="77" w:author="Kevin Healy" w:date="2017-03-21T15:49:00Z">
        <w:r w:rsidR="00135216">
          <w:rPr>
            <w:lang w:val="en-IE"/>
          </w:rPr>
          <w:t xml:space="preserve">By using </w:t>
        </w:r>
      </w:ins>
      <w:ins w:id="78" w:author="Kevin Healy" w:date="2017-03-21T15:50:00Z">
        <w:r w:rsidR="00135216">
          <w:rPr>
            <w:lang w:val="en-IE"/>
          </w:rPr>
          <w:t>venom as a</w:t>
        </w:r>
      </w:ins>
      <w:ins w:id="79" w:author="Kevin Healy" w:date="2017-03-21T15:49:00Z">
        <w:r w:rsidR="00135216">
          <w:rPr>
            <w:lang w:val="en-IE"/>
          </w:rPr>
          <w:t xml:space="preserve"> system where the trophic ability of a trait can be quantified and by accounting for </w:t>
        </w:r>
      </w:ins>
      <w:ins w:id="80" w:author="Kevin Healy" w:date="2017-03-21T15:50:00Z">
        <w:r w:rsidR="00135216">
          <w:rPr>
            <w:lang w:val="en-IE"/>
          </w:rPr>
          <w:t>factors affect its comparability</w:t>
        </w:r>
        <w:r w:rsidR="00452AFC">
          <w:rPr>
            <w:lang w:val="en-IE"/>
          </w:rPr>
          <w:t xml:space="preserve"> across species, our findings show that a trait </w:t>
        </w:r>
      </w:ins>
      <w:ins w:id="81" w:author="Kevin Healy" w:date="2017-03-21T15:51:00Z">
        <w:r w:rsidR="00452AFC">
          <w:rPr>
            <w:lang w:val="en-IE"/>
          </w:rPr>
          <w:t>targeting</w:t>
        </w:r>
      </w:ins>
      <w:ins w:id="82" w:author="Kevin Healy" w:date="2017-03-21T15:50:00Z">
        <w:r w:rsidR="00452AFC">
          <w:rPr>
            <w:lang w:val="en-IE"/>
          </w:rPr>
          <w:t xml:space="preserve"> </w:t>
        </w:r>
      </w:ins>
      <w:ins w:id="83" w:author="Kevin Healy" w:date="2017-03-21T15:51:00Z">
        <w:r w:rsidR="00452AFC">
          <w:rPr>
            <w:lang w:val="en-IE"/>
          </w:rPr>
          <w:t xml:space="preserve">diverse prey species, ranging from insects to </w:t>
        </w:r>
      </w:ins>
      <w:ins w:id="84" w:author="Kevin Healy" w:date="2017-03-21T15:52:00Z">
        <w:r w:rsidR="00452AFC">
          <w:rPr>
            <w:lang w:val="en-IE"/>
          </w:rPr>
          <w:t>other snakes</w:t>
        </w:r>
      </w:ins>
      <w:ins w:id="85" w:author="Kevin Healy" w:date="2017-03-21T15:51:00Z">
        <w:r w:rsidR="00452AFC">
          <w:rPr>
            <w:lang w:val="en-IE"/>
          </w:rPr>
          <w:t>,</w:t>
        </w:r>
      </w:ins>
      <w:ins w:id="86" w:author="Kevin Healy" w:date="2017-03-21T15:52:00Z">
        <w:r w:rsidR="00452AFC">
          <w:rPr>
            <w:lang w:val="en-IE"/>
          </w:rPr>
          <w:t xml:space="preserve"> </w:t>
        </w:r>
      </w:ins>
      <w:ins w:id="87" w:author="Kevin Healy" w:date="2017-03-21T15:51:00Z">
        <w:r w:rsidR="00452AFC">
          <w:rPr>
            <w:lang w:val="en-IE"/>
          </w:rPr>
          <w:t xml:space="preserve"> </w:t>
        </w:r>
      </w:ins>
    </w:p>
    <w:p w14:paraId="51144CBD" w14:textId="77777777" w:rsidR="00135216" w:rsidRDefault="00135216" w:rsidP="005266A2">
      <w:pPr>
        <w:spacing w:line="360" w:lineRule="auto"/>
        <w:rPr>
          <w:ins w:id="88" w:author="Kevin Healy" w:date="2017-03-21T15:43:00Z"/>
          <w:lang w:val="en-IE"/>
        </w:rPr>
      </w:pPr>
    </w:p>
    <w:p w14:paraId="7B371B5A" w14:textId="77777777" w:rsidR="0017200B" w:rsidRDefault="0017200B" w:rsidP="005266A2">
      <w:pPr>
        <w:spacing w:line="360" w:lineRule="auto"/>
        <w:rPr>
          <w:ins w:id="89" w:author="Kevin Healy" w:date="2017-03-21T15:24:00Z"/>
          <w:lang w:val="en-IE"/>
        </w:rPr>
      </w:pPr>
    </w:p>
    <w:p w14:paraId="0C2143E2" w14:textId="77777777" w:rsidR="0017200B" w:rsidRDefault="0017200B" w:rsidP="005266A2">
      <w:pPr>
        <w:spacing w:line="360" w:lineRule="auto"/>
        <w:rPr>
          <w:ins w:id="90" w:author="Kevin Healy" w:date="2017-03-21T15:24:00Z"/>
          <w:lang w:val="en-IE"/>
        </w:rPr>
      </w:pPr>
    </w:p>
    <w:p w14:paraId="3E8D8C6F" w14:textId="2A578932" w:rsidR="008C4F15" w:rsidRDefault="00E012BB" w:rsidP="005266A2">
      <w:pPr>
        <w:spacing w:line="360" w:lineRule="auto"/>
        <w:rPr>
          <w:lang w:val="en-IE"/>
        </w:rPr>
      </w:pPr>
      <w:r>
        <w:rPr>
          <w:lang w:val="en-IE"/>
        </w:rPr>
        <w:t>patterns</w:t>
      </w:r>
      <w:r w:rsidR="00A45D05">
        <w:rPr>
          <w:lang w:val="en-IE"/>
        </w:rPr>
        <w:t xml:space="preserve"> consistent </w:t>
      </w:r>
      <w:ins w:id="91" w:author="Chris C" w:date="2017-02-25T23:40:00Z">
        <w:r w:rsidR="001A086E">
          <w:rPr>
            <w:lang w:val="en-IE"/>
          </w:rPr>
          <w:t xml:space="preserve">with </w:t>
        </w:r>
      </w:ins>
      <w:ins w:id="92" w:author="Chris C" w:date="2017-02-25T23:42:00Z">
        <w:r w:rsidR="001A086E">
          <w:rPr>
            <w:lang w:val="en-IE"/>
          </w:rPr>
          <w:t>the notion that it has</w:t>
        </w:r>
      </w:ins>
      <w:del w:id="93" w:author="Chris C" w:date="2017-02-25T23:40:00Z">
        <w:r w:rsidR="00A45D05" w:rsidDel="001A086E">
          <w:rPr>
            <w:lang w:val="en-IE"/>
          </w:rPr>
          <w:delText xml:space="preserve">of a </w:delText>
        </w:r>
      </w:del>
      <w:del w:id="94" w:author="Chris C" w:date="2017-02-25T23:42:00Z">
        <w:r w:rsidR="00A45D05" w:rsidDel="001A086E">
          <w:rPr>
            <w:lang w:val="en-IE"/>
          </w:rPr>
          <w:delText xml:space="preserve">predatory trait </w:delText>
        </w:r>
        <w:r w:rsidR="001B67E9" w:rsidDel="001A086E">
          <w:rPr>
            <w:lang w:val="en-IE"/>
          </w:rPr>
          <w:delText>which has</w:delText>
        </w:r>
      </w:del>
      <w:r w:rsidR="001B67E9">
        <w:rPr>
          <w:lang w:val="en-IE"/>
        </w:rPr>
        <w:t xml:space="preserve"> evolved under </w:t>
      </w:r>
      <w:del w:id="95" w:author="Chris C" w:date="2017-02-25T23:42:00Z">
        <w:r w:rsidR="00A45D05" w:rsidDel="001A086E">
          <w:rPr>
            <w:lang w:val="en-IE"/>
          </w:rPr>
          <w:delText xml:space="preserve">such </w:delText>
        </w:r>
      </w:del>
      <w:ins w:id="96" w:author="Chris C" w:date="2017-02-25T23:42:00Z">
        <w:r w:rsidR="001A086E">
          <w:rPr>
            <w:lang w:val="en-IE"/>
          </w:rPr>
          <w:t xml:space="preserve">predator-prey </w:t>
        </w:r>
      </w:ins>
      <w:r>
        <w:rPr>
          <w:lang w:val="en-IE"/>
        </w:rPr>
        <w:t>selection</w:t>
      </w:r>
      <w:r w:rsidR="00A45D05">
        <w:rPr>
          <w:lang w:val="en-IE"/>
        </w:rPr>
        <w:t xml:space="preserve"> </w:t>
      </w:r>
      <w:r w:rsidR="001B67E9">
        <w:rPr>
          <w:lang w:val="en-IE"/>
        </w:rPr>
        <w:t>pressures</w:t>
      </w:r>
      <w:ins w:id="97" w:author="Chris C" w:date="2017-02-25T23:43:00Z">
        <w:r w:rsidR="001A086E">
          <w:rPr>
            <w:lang w:val="en-IE"/>
          </w:rPr>
          <w:t xml:space="preserve">. </w:t>
        </w:r>
      </w:ins>
      <w:del w:id="98" w:author="Chris C" w:date="2017-02-25T23:42:00Z">
        <w:r w:rsidR="001B67E9" w:rsidDel="001A086E">
          <w:rPr>
            <w:lang w:val="en-IE"/>
          </w:rPr>
          <w:delText>,</w:delText>
        </w:r>
      </w:del>
      <w:r w:rsidR="001B67E9">
        <w:rPr>
          <w:lang w:val="en-IE"/>
        </w:rPr>
        <w:t xml:space="preserve"> </w:t>
      </w:r>
      <w:ins w:id="99" w:author="Chris C" w:date="2017-02-25T23:43:00Z">
        <w:r w:rsidR="001A086E">
          <w:rPr>
            <w:lang w:val="en-IE"/>
          </w:rPr>
          <w:t>V</w:t>
        </w:r>
      </w:ins>
      <w:del w:id="100" w:author="Chris C" w:date="2017-02-25T23:43:00Z">
        <w:r w:rsidR="001B67E9" w:rsidDel="001A086E">
          <w:rPr>
            <w:lang w:val="en-IE"/>
          </w:rPr>
          <w:delText>with v</w:delText>
        </w:r>
      </w:del>
      <w:r w:rsidR="001B67E9">
        <w:rPr>
          <w:lang w:val="en-IE"/>
        </w:rPr>
        <w:t>enom potency</w:t>
      </w:r>
      <w:ins w:id="101" w:author="Chris C" w:date="2017-02-25T23:43:00Z">
        <w:r w:rsidR="001A086E">
          <w:rPr>
            <w:lang w:val="en-IE"/>
          </w:rPr>
          <w:t xml:space="preserve"> was</w:t>
        </w:r>
      </w:ins>
      <w:r w:rsidR="001B67E9">
        <w:rPr>
          <w:lang w:val="en-IE"/>
        </w:rPr>
        <w:t xml:space="preserve"> found to be prey-specific </w:t>
      </w:r>
      <w:del w:id="102" w:author="Chris C" w:date="2017-02-25T23:43:00Z">
        <w:r w:rsidR="001B67E9" w:rsidDel="001A086E">
          <w:rPr>
            <w:lang w:val="en-IE"/>
          </w:rPr>
          <w:delText xml:space="preserve">in general </w:delText>
        </w:r>
      </w:del>
      <w:r w:rsidR="001B67E9">
        <w:rPr>
          <w:lang w:val="en-IE"/>
        </w:rPr>
        <w:t>and</w:t>
      </w:r>
      <w:ins w:id="103" w:author="Chris C" w:date="2017-02-25T23:43:00Z">
        <w:r w:rsidR="001A086E">
          <w:rPr>
            <w:lang w:val="en-IE"/>
          </w:rPr>
          <w:t xml:space="preserve"> in general</w:t>
        </w:r>
      </w:ins>
      <w:r w:rsidR="001B67E9">
        <w:rPr>
          <w:lang w:val="en-IE"/>
        </w:rPr>
        <w:t xml:space="preserve"> the </w:t>
      </w:r>
      <w:del w:id="104" w:author="Chris C" w:date="2017-02-25T23:44:00Z">
        <w:r w:rsidR="001B67E9" w:rsidDel="001A086E">
          <w:rPr>
            <w:lang w:val="en-IE"/>
          </w:rPr>
          <w:delText>energetic costs</w:delText>
        </w:r>
      </w:del>
      <w:ins w:id="105" w:author="Chris C" w:date="2017-02-25T23:44:00Z">
        <w:r w:rsidR="001A086E">
          <w:rPr>
            <w:lang w:val="en-IE"/>
          </w:rPr>
          <w:t>scaling</w:t>
        </w:r>
      </w:ins>
      <w:r w:rsidR="001B67E9">
        <w:rPr>
          <w:lang w:val="en-IE"/>
        </w:rPr>
        <w:t xml:space="preserve"> of venom </w:t>
      </w:r>
      <w:ins w:id="106" w:author="Chris C" w:date="2017-02-25T23:44:00Z">
        <w:r w:rsidR="001A086E">
          <w:rPr>
            <w:lang w:val="en-IE"/>
          </w:rPr>
          <w:t>volume, paralleled</w:t>
        </w:r>
      </w:ins>
      <w:ins w:id="107" w:author="Chris C" w:date="2017-02-25T23:45:00Z">
        <w:r w:rsidR="001A086E">
          <w:rPr>
            <w:lang w:val="en-IE"/>
          </w:rPr>
          <w:t xml:space="preserve"> that</w:t>
        </w:r>
      </w:ins>
      <w:ins w:id="108" w:author="Chris C" w:date="2017-02-25T23:44:00Z">
        <w:r w:rsidR="001A086E">
          <w:rPr>
            <w:lang w:val="en-IE"/>
          </w:rPr>
          <w:t xml:space="preserve"> </w:t>
        </w:r>
      </w:ins>
      <w:ins w:id="109" w:author="Chris C" w:date="2017-02-25T23:45:00Z">
        <w:r w:rsidR="001A086E">
          <w:rPr>
            <w:lang w:val="en-IE"/>
          </w:rPr>
          <w:t xml:space="preserve">snake metabolism. In addition venon volume </w:t>
        </w:r>
      </w:ins>
      <w:ins w:id="110" w:author="Chris C" w:date="2017-02-25T23:46:00Z">
        <w:r w:rsidR="007E3EA8">
          <w:rPr>
            <w:lang w:val="en-IE"/>
          </w:rPr>
          <w:t xml:space="preserve">decreased with increasing </w:t>
        </w:r>
      </w:ins>
      <w:del w:id="111" w:author="Chris C" w:date="2017-02-25T23:45:00Z">
        <w:r w:rsidR="001B67E9" w:rsidDel="001A086E">
          <w:rPr>
            <w:lang w:val="en-IE"/>
          </w:rPr>
          <w:delText xml:space="preserve">and </w:delText>
        </w:r>
      </w:del>
      <w:r w:rsidR="001B67E9">
        <w:rPr>
          <w:lang w:val="en-IE"/>
        </w:rPr>
        <w:t>habitat dimensionality</w:t>
      </w:r>
      <w:del w:id="112" w:author="Chris C" w:date="2017-02-25T23:46:00Z">
        <w:r w:rsidR="001B67E9" w:rsidDel="007E3EA8">
          <w:rPr>
            <w:lang w:val="en-IE"/>
          </w:rPr>
          <w:delText xml:space="preserve"> found to be drivers of venom yield</w:delText>
        </w:r>
      </w:del>
      <w:r w:rsidR="001B67E9">
        <w:rPr>
          <w:lang w:val="en-IE"/>
        </w:rPr>
        <w:t xml:space="preserve">. Overall, these results show that by controlling for the </w:t>
      </w:r>
      <w:ins w:id="113" w:author="Chris C" w:date="2017-02-25T23:46:00Z">
        <w:r w:rsidR="007E3EA8">
          <w:rPr>
            <w:lang w:val="en-IE"/>
          </w:rPr>
          <w:t xml:space="preserve">model </w:t>
        </w:r>
      </w:ins>
      <w:r w:rsidR="001B67E9">
        <w:rPr>
          <w:lang w:val="en-IE"/>
        </w:rPr>
        <w:t>species used to measure potency</w:t>
      </w:r>
      <w:r w:rsidR="006B666A">
        <w:rPr>
          <w:lang w:val="en-IE"/>
        </w:rPr>
        <w:t xml:space="preserve"> in comparative analysis across large taxonomic groups</w:t>
      </w:r>
      <w:r w:rsidR="001B67E9">
        <w:rPr>
          <w:lang w:val="en-IE"/>
        </w:rPr>
        <w:t xml:space="preserve">, hypothesis regarding the evolutionary drivers of venom can be </w:t>
      </w:r>
      <w:r w:rsidR="006B666A">
        <w:rPr>
          <w:lang w:val="en-IE"/>
        </w:rPr>
        <w:t>robustly</w:t>
      </w:r>
      <w:r w:rsidR="001B67E9">
        <w:rPr>
          <w:lang w:val="en-IE"/>
        </w:rPr>
        <w:t xml:space="preserve"> tested. </w:t>
      </w:r>
    </w:p>
    <w:p w14:paraId="41DE6F81" w14:textId="19D112CD" w:rsidR="00DF38E0" w:rsidRDefault="000521E5" w:rsidP="00594499">
      <w:pPr>
        <w:spacing w:line="360" w:lineRule="auto"/>
        <w:rPr>
          <w:lang w:val="en-IE"/>
        </w:rPr>
      </w:pPr>
      <w:r>
        <w:rPr>
          <w:lang w:val="en-IE"/>
        </w:rPr>
        <w:tab/>
      </w:r>
      <w:r w:rsidR="006B666A">
        <w:rPr>
          <w:lang w:val="en-IE"/>
        </w:rPr>
        <w:t>T</w:t>
      </w:r>
      <w:r w:rsidR="00062B49">
        <w:rPr>
          <w:lang w:val="en-IE"/>
        </w:rPr>
        <w:t xml:space="preserve">he importance of trophic factors </w:t>
      </w:r>
      <w:r w:rsidR="006B666A">
        <w:rPr>
          <w:lang w:val="en-IE"/>
        </w:rPr>
        <w:t>i</w:t>
      </w:r>
      <w:r w:rsidR="00062B49">
        <w:rPr>
          <w:lang w:val="en-IE"/>
        </w:rPr>
        <w:t>n the evolutionary maintenance of venom</w:t>
      </w:r>
      <w:r w:rsidR="00C43CA3">
        <w:rPr>
          <w:lang w:val="en-IE"/>
        </w:rPr>
        <w:t xml:space="preserve"> is</w:t>
      </w:r>
      <w:r w:rsidR="00062B49">
        <w:rPr>
          <w:lang w:val="en-IE"/>
        </w:rPr>
        <w:t xml:space="preserve"> </w:t>
      </w:r>
      <w:r w:rsidR="00C43CA3">
        <w:rPr>
          <w:lang w:val="en-IE"/>
        </w:rPr>
        <w:t>well</w:t>
      </w:r>
      <w:r w:rsidR="006B666A">
        <w:rPr>
          <w:lang w:val="en-IE"/>
        </w:rPr>
        <w:t xml:space="preserve"> </w:t>
      </w:r>
      <w:r w:rsidR="00C43CA3">
        <w:rPr>
          <w:lang w:val="en-IE"/>
        </w:rPr>
        <w:t xml:space="preserve">demonstrated </w:t>
      </w:r>
      <w:r w:rsidR="006B666A">
        <w:rPr>
          <w:lang w:val="en-IE"/>
        </w:rPr>
        <w:t xml:space="preserve">by cases of dietary switches to </w:t>
      </w:r>
      <w:r w:rsidR="00C43CA3">
        <w:rPr>
          <w:lang w:val="en-IE"/>
        </w:rPr>
        <w:t>immobile or un</w:t>
      </w:r>
      <w:r w:rsidR="006B666A">
        <w:rPr>
          <w:lang w:val="en-IE"/>
        </w:rPr>
        <w:t>protected prey, 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 switiching to an egg based diet</w:t>
      </w:r>
      <w:r w:rsidR="006B666A">
        <w:rPr>
          <w:lang w:val="en-IE"/>
        </w:rPr>
        <w:t xml:space="preserve"> </w:t>
      </w:r>
      <w:r w:rsidR="006B666A">
        <w:rPr>
          <w:lang w:val="en-IE"/>
        </w:rPr>
        <w:fldChar w:fldCharType="begin"/>
      </w:r>
      <w:r w:rsidR="0020389D">
        <w:rPr>
          <w:lang w:val="en-IE"/>
        </w:rPr>
        <w:instrText xml:space="preserve"> ADDIN EN.CITE &lt;EndNote&gt;&lt;Cite&gt;&lt;Author&gt;Li&lt;/Author&gt;&lt;Year&gt;2005&lt;/Year&gt;&lt;RecNum&gt;20&lt;/RecNum&gt;&lt;DisplayText&gt;(36)&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20389D">
        <w:rPr>
          <w:noProof/>
          <w:lang w:val="en-IE"/>
        </w:rPr>
        <w:t>(</w:t>
      </w:r>
      <w:hyperlink w:anchor="_ENREF_36" w:tooltip="Li, 2005 #20" w:history="1">
        <w:r w:rsidR="0020389D">
          <w:rPr>
            <w:noProof/>
            <w:lang w:val="en-IE"/>
          </w:rPr>
          <w:t>36</w:t>
        </w:r>
      </w:hyperlink>
      <w:r w:rsidR="0020389D">
        <w:rPr>
          <w:noProof/>
          <w:lang w:val="en-IE"/>
        </w:rPr>
        <w:t>)</w:t>
      </w:r>
      <w:r w:rsidR="006B666A">
        <w:rPr>
          <w:lang w:val="en-IE"/>
        </w:rPr>
        <w:fldChar w:fldCharType="end"/>
      </w:r>
      <w:r w:rsidR="006B666A">
        <w:rPr>
          <w:lang w:val="en-IE"/>
        </w:rPr>
        <w:t xml:space="preserve">. This maintenance mechanism is also supported by our findings that </w:t>
      </w:r>
      <w:proofErr w:type="spellStart"/>
      <w:r w:rsidR="006B666A" w:rsidRPr="00B51EEB">
        <w:rPr>
          <w:rStyle w:val="Emphasis"/>
          <w:rFonts w:eastAsia="Times New Roman"/>
          <w:i w:val="0"/>
        </w:rPr>
        <w:t>ovivorous</w:t>
      </w:r>
      <w:proofErr w:type="spellEnd"/>
      <w:r w:rsidR="006B666A">
        <w:rPr>
          <w:rStyle w:val="Emphasis"/>
          <w:rFonts w:eastAsia="Times New Roman"/>
          <w:i w:val="0"/>
        </w:rPr>
        <w:t xml:space="preserve"> feeding is associated with lower potencies and venom yield</w:t>
      </w:r>
      <w:r w:rsidR="006B666A">
        <w:rPr>
          <w:lang w:val="en-IE"/>
        </w:rPr>
        <w:t xml:space="preserve">. </w:t>
      </w:r>
      <w:r w:rsidR="00B575B2">
        <w:rPr>
          <w:rStyle w:val="Emphasis"/>
          <w:rFonts w:eastAsia="Times New Roman"/>
          <w:i w:val="0"/>
        </w:rPr>
        <w:t>However,</w:t>
      </w:r>
      <w:r w:rsidR="005F3317">
        <w:rPr>
          <w:rStyle w:val="Emphasis"/>
          <w:rFonts w:eastAsia="Times New Roman"/>
          <w:i w:val="0"/>
        </w:rPr>
        <w:t xml:space="preserve"> beyond the role of maintaining the possession of venom</w:t>
      </w:r>
      <w:r w:rsidR="00B575B2">
        <w:rPr>
          <w:rStyle w:val="Emphasis"/>
          <w:rFonts w:eastAsia="Times New Roman"/>
          <w:i w:val="0"/>
        </w:rPr>
        <w:t xml:space="preserve"> the role of trophic drivers in shaping</w:t>
      </w:r>
      <w:r w:rsidR="005F3317">
        <w:rPr>
          <w:rStyle w:val="Emphasis"/>
          <w:rFonts w:eastAsia="Times New Roman"/>
          <w:i w:val="0"/>
        </w:rPr>
        <w:t xml:space="preserve"> venoms </w:t>
      </w:r>
      <w:r w:rsidR="00B575B2">
        <w:rPr>
          <w:rStyle w:val="Emphasis"/>
          <w:rFonts w:eastAsia="Times New Roman"/>
          <w:i w:val="0"/>
        </w:rPr>
        <w:t>subsequent evolution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 </w:instrText>
      </w:r>
      <w:r w:rsidR="00E42C37">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DATA </w:instrText>
      </w:r>
      <w:r w:rsidR="00E42C37">
        <w:rPr>
          <w:lang w:val="en-IE"/>
        </w:rPr>
      </w:r>
      <w:r w:rsidR="00E42C37">
        <w:rPr>
          <w:lang w:val="en-IE"/>
        </w:rPr>
        <w:fldChar w:fldCharType="end"/>
      </w:r>
      <w:r w:rsidR="00D45F7F">
        <w:rPr>
          <w:lang w:val="en-IE"/>
        </w:rPr>
      </w:r>
      <w:r w:rsidR="00D45F7F">
        <w:rPr>
          <w:lang w:val="en-IE"/>
        </w:rPr>
        <w:fldChar w:fldCharType="separate"/>
      </w:r>
      <w:r w:rsidR="00E42C37">
        <w:rPr>
          <w:noProof/>
          <w:lang w:val="en-IE"/>
        </w:rPr>
        <w:t>(</w:t>
      </w:r>
      <w:hyperlink w:anchor="_ENREF_1" w:tooltip="Casewell, 2013 #1" w:history="1">
        <w:r w:rsidR="0020389D">
          <w:rPr>
            <w:noProof/>
            <w:lang w:val="en-IE"/>
          </w:rPr>
          <w:t>1</w:t>
        </w:r>
      </w:hyperlink>
      <w:r w:rsidR="00E42C37">
        <w:rPr>
          <w:noProof/>
          <w:lang w:val="en-IE"/>
        </w:rPr>
        <w:t xml:space="preserve">, </w:t>
      </w:r>
      <w:hyperlink w:anchor="_ENREF_9" w:tooltip="Sasa, 1999 #3" w:history="1">
        <w:r w:rsidR="0020389D">
          <w:rPr>
            <w:noProof/>
            <w:lang w:val="en-IE"/>
          </w:rPr>
          <w:t>9</w:t>
        </w:r>
      </w:hyperlink>
      <w:r w:rsidR="00E42C37">
        <w:rPr>
          <w:noProof/>
          <w:lang w:val="en-IE"/>
        </w:rPr>
        <w:t xml:space="preserve">, </w:t>
      </w:r>
      <w:hyperlink w:anchor="_ENREF_10" w:tooltip="Mebs, 2001 #4" w:history="1">
        <w:r w:rsidR="0020389D">
          <w:rPr>
            <w:noProof/>
            <w:lang w:val="en-IE"/>
          </w:rPr>
          <w:t>10</w:t>
        </w:r>
      </w:hyperlink>
      <w:r w:rsidR="00E42C37">
        <w:rPr>
          <w:noProof/>
          <w:lang w:val="en-IE"/>
        </w:rPr>
        <w:t>)</w:t>
      </w:r>
      <w:r w:rsidR="00D45F7F">
        <w:rPr>
          <w:lang w:val="en-IE"/>
        </w:rPr>
        <w:fldChar w:fldCharType="end"/>
      </w:r>
      <w:r>
        <w:rPr>
          <w:lang w:val="en-IE"/>
        </w:rPr>
        <w:t>.</w:t>
      </w:r>
      <w:r w:rsidR="00155347">
        <w:rPr>
          <w:lang w:val="en-IE"/>
        </w:rPr>
        <w:t xml:space="preserve"> By </w:t>
      </w:r>
      <w:del w:id="114" w:author="Chris C" w:date="2017-02-25T23:49:00Z">
        <w:r w:rsidR="00155347" w:rsidDel="007E3EA8">
          <w:rPr>
            <w:lang w:val="en-IE"/>
          </w:rPr>
          <w:delText>flipping the inconvenience</w:delText>
        </w:r>
      </w:del>
      <w:ins w:id="115" w:author="Chris C" w:date="2017-02-25T23:49:00Z">
        <w:r w:rsidR="007E3EA8">
          <w:rPr>
            <w:lang w:val="en-IE"/>
          </w:rPr>
          <w:t>accounting for the phylogenetic relatedness between the m</w:t>
        </w:r>
      </w:ins>
      <w:ins w:id="116" w:author="Chris C" w:date="2017-02-25T23:50:00Z">
        <w:r w:rsidR="007E3EA8">
          <w:rPr>
            <w:lang w:val="en-IE"/>
          </w:rPr>
          <w:t>odel species</w:t>
        </w:r>
      </w:ins>
      <w:r w:rsidR="00155347">
        <w:rPr>
          <w:lang w:val="en-IE"/>
        </w:rPr>
        <w:t xml:space="preserve"> </w:t>
      </w:r>
      <w:del w:id="117" w:author="Chris C" w:date="2017-02-25T23:50:00Z">
        <w:r w:rsidR="00594499" w:rsidDel="007E3EA8">
          <w:rPr>
            <w:lang w:val="en-IE"/>
          </w:rPr>
          <w:delText xml:space="preserve">usually </w:delText>
        </w:r>
        <w:r w:rsidR="00766286" w:rsidDel="007E3EA8">
          <w:rPr>
            <w:lang w:val="en-IE"/>
          </w:rPr>
          <w:delText>associated with the use of non</w:delText>
        </w:r>
        <w:r w:rsidR="00155347" w:rsidDel="007E3EA8">
          <w:rPr>
            <w:lang w:val="en-IE"/>
          </w:rPr>
          <w:delText>-natural test models for</w:delText>
        </w:r>
      </w:del>
      <w:ins w:id="118" w:author="Chris C" w:date="2017-02-25T23:50:00Z">
        <w:r w:rsidR="007E3EA8">
          <w:rPr>
            <w:lang w:val="en-IE"/>
          </w:rPr>
          <w:t>and natural prey when estimating</w:t>
        </w:r>
      </w:ins>
      <w:r w:rsidR="00155347">
        <w:rPr>
          <w:lang w:val="en-IE"/>
        </w:rPr>
        <w:t xml:space="preserve"> venom potency </w:t>
      </w:r>
      <w:r w:rsidR="00155347">
        <w:rPr>
          <w:lang w:val="en-IE"/>
        </w:rPr>
        <w:fldChar w:fldCharType="begin"/>
      </w:r>
      <w:r w:rsidR="00E42C37">
        <w:rPr>
          <w:lang w:val="en-IE"/>
        </w:rPr>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E42C37">
        <w:rPr>
          <w:noProof/>
          <w:lang w:val="en-IE"/>
        </w:rPr>
        <w:t>(</w:t>
      </w:r>
      <w:hyperlink w:anchor="_ENREF_6" w:tooltip="da Silva, 2001 #7" w:history="1">
        <w:r w:rsidR="0020389D">
          <w:rPr>
            <w:noProof/>
            <w:lang w:val="en-IE"/>
          </w:rPr>
          <w:t>6</w:t>
        </w:r>
      </w:hyperlink>
      <w:r w:rsidR="00E42C37">
        <w:rPr>
          <w:noProof/>
          <w:lang w:val="en-IE"/>
        </w:rPr>
        <w:t>)</w:t>
      </w:r>
      <w:r w:rsidR="00155347">
        <w:rPr>
          <w:lang w:val="en-IE"/>
        </w:rPr>
        <w:fldChar w:fldCharType="end"/>
      </w:r>
      <w:r w:rsidR="00155347">
        <w:rPr>
          <w:lang w:val="en-IE"/>
        </w:rPr>
        <w:t xml:space="preserve"> we show that venom is generally prey-specific.</w:t>
      </w:r>
      <w:r w:rsidR="00C8708B">
        <w:rPr>
          <w:lang w:val="en-IE"/>
        </w:rPr>
        <w:t xml:space="preserve"> Moreover,</w:t>
      </w:r>
      <w:r w:rsidR="00594499">
        <w:rPr>
          <w:lang w:val="en-IE"/>
        </w:rPr>
        <w:t xml:space="preserve"> our analysis is </w:t>
      </w:r>
      <w:commentRangeStart w:id="119"/>
      <w:r w:rsidR="0023674A">
        <w:rPr>
          <w:lang w:val="en-IE"/>
        </w:rPr>
        <w:t>likely to underestimate</w:t>
      </w:r>
      <w:r w:rsidR="00E8795C">
        <w:rPr>
          <w:lang w:val="en-IE"/>
        </w:rPr>
        <w:t xml:space="preserve"> the</w:t>
      </w:r>
      <w:r w:rsidR="00C8708B">
        <w:rPr>
          <w:lang w:val="en-IE"/>
        </w:rPr>
        <w:t xml:space="preserve"> generality of the</w:t>
      </w:r>
      <w:r w:rsidR="00E8795C">
        <w:rPr>
          <w:lang w:val="en-IE"/>
        </w:rPr>
        <w:t xml:space="preserve"> </w:t>
      </w:r>
      <w:r w:rsidR="0023674A">
        <w:rPr>
          <w:lang w:val="en-IE"/>
        </w:rPr>
        <w:t>prey</w:t>
      </w:r>
      <w:r w:rsidR="005F3317">
        <w:rPr>
          <w:lang w:val="en-IE"/>
        </w:rPr>
        <w:t>-</w:t>
      </w:r>
      <w:r w:rsidR="00E8795C">
        <w:rPr>
          <w:lang w:val="en-IE"/>
        </w:rPr>
        <w:t xml:space="preserve">specific </w:t>
      </w:r>
      <w:commentRangeEnd w:id="119"/>
      <w:r w:rsidR="007E3EA8">
        <w:rPr>
          <w:rStyle w:val="CommentReference"/>
        </w:rPr>
        <w:commentReference w:id="119"/>
      </w:r>
      <w:r w:rsidR="00E8795C">
        <w:rPr>
          <w:lang w:val="en-IE"/>
        </w:rPr>
        <w:t>nature of venom</w:t>
      </w:r>
      <w:r w:rsidR="0023674A">
        <w:rPr>
          <w:lang w:val="en-IE"/>
        </w:rPr>
        <w:t xml:space="preserve"> </w:t>
      </w:r>
      <w:r w:rsidR="00C03DDC">
        <w:rPr>
          <w:lang w:val="en-IE"/>
        </w:rPr>
        <w:t>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C8708B">
        <w:rPr>
          <w:lang w:val="en-IE"/>
        </w:rPr>
        <w:t xml:space="preserve"> </w:t>
      </w:r>
      <w:r w:rsidR="00E8795C">
        <w:rPr>
          <w:lang w:val="en-IE"/>
        </w:rPr>
        <w:t>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E42C37">
        <w:rPr>
          <w:noProof/>
          <w:lang w:val="en-IE"/>
        </w:rPr>
        <w:t>(</w:t>
      </w:r>
      <w:hyperlink w:anchor="_ENREF_5" w:tooltip="Barlow, 2009 #2" w:history="1">
        <w:r w:rsidR="0020389D">
          <w:rPr>
            <w:noProof/>
            <w:lang w:val="en-IE"/>
          </w:rPr>
          <w:t>5</w:t>
        </w:r>
      </w:hyperlink>
      <w:r w:rsidR="00E42C37">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measure</w:t>
      </w:r>
      <w:r w:rsidR="00C8708B">
        <w:rPr>
          <w:lang w:val="en-IE"/>
        </w:rPr>
        <w:t>s</w:t>
      </w:r>
      <w:r w:rsidR="00F919F9">
        <w:rPr>
          <w:lang w:val="en-IE"/>
        </w:rPr>
        <w:t xml:space="preserve"> of sub-lethal incapacitating effects,</w:t>
      </w:r>
      <w:r w:rsidR="00C03DDC">
        <w:rPr>
          <w:lang w:val="en-IE"/>
        </w:rPr>
        <w:t xml:space="preserve"> may </w:t>
      </w:r>
      <w:r w:rsidR="00C8708B">
        <w:rPr>
          <w:lang w:val="en-IE"/>
        </w:rPr>
        <w:t xml:space="preserve">further our understanding of how predator-prey dynamics shape venom potency </w:t>
      </w:r>
      <w:r w:rsidR="00A93C1D">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E42C37">
        <w:rPr>
          <w:noProof/>
          <w:lang w:val="en-IE"/>
        </w:rPr>
        <w:t>(</w:t>
      </w:r>
      <w:hyperlink w:anchor="_ENREF_5" w:tooltip="Barlow, 2009 #2" w:history="1">
        <w:r w:rsidR="0020389D">
          <w:rPr>
            <w:noProof/>
            <w:lang w:val="en-IE"/>
          </w:rPr>
          <w:t>5</w:t>
        </w:r>
      </w:hyperlink>
      <w:r w:rsidR="00E42C37">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xLTIzLCAzNywgMzg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20389D">
        <w:instrText xml:space="preserve"> ADDIN EN.CITE </w:instrText>
      </w:r>
      <w:r w:rsidR="0020389D">
        <w:fldChar w:fldCharType="begin">
          <w:fldData xml:space="preserve">PEVuZE5vdGU+PENpdGU+PEF1dGhvcj5Wb3NzPC9BdXRob3I+PFllYXI+MjAxMzwvWWVhcj48UmVj
TnVtPjY8L1JlY051bT48RGlzcGxheVRleHQ+KDIxLTIzLCAzNywgMzg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20389D">
        <w:instrText xml:space="preserve"> ADDIN EN.CITE.DATA </w:instrText>
      </w:r>
      <w:r w:rsidR="0020389D">
        <w:fldChar w:fldCharType="end"/>
      </w:r>
      <w:r w:rsidR="00585B1C" w:rsidRPr="002A7338">
        <w:fldChar w:fldCharType="separate"/>
      </w:r>
      <w:r w:rsidR="0020389D">
        <w:rPr>
          <w:noProof/>
        </w:rPr>
        <w:t>(</w:t>
      </w:r>
      <w:hyperlink w:anchor="_ENREF_21" w:tooltip="Williams, 1988 #23" w:history="1">
        <w:r w:rsidR="0020389D">
          <w:rPr>
            <w:noProof/>
          </w:rPr>
          <w:t>21-23</w:t>
        </w:r>
      </w:hyperlink>
      <w:r w:rsidR="0020389D">
        <w:rPr>
          <w:noProof/>
        </w:rPr>
        <w:t xml:space="preserve">, </w:t>
      </w:r>
      <w:hyperlink w:anchor="_ENREF_37" w:tooltip="Biardi, 2011 #26" w:history="1">
        <w:r w:rsidR="0020389D">
          <w:rPr>
            <w:noProof/>
          </w:rPr>
          <w:t>37</w:t>
        </w:r>
      </w:hyperlink>
      <w:r w:rsidR="0020389D">
        <w:rPr>
          <w:noProof/>
        </w:rPr>
        <w:t xml:space="preserve">, </w:t>
      </w:r>
      <w:hyperlink w:anchor="_ENREF_38" w:tooltip="Poran, 1987 #115" w:history="1">
        <w:r w:rsidR="0020389D">
          <w:rPr>
            <w:noProof/>
          </w:rPr>
          <w:t>38</w:t>
        </w:r>
      </w:hyperlink>
      <w:r w:rsidR="0020389D">
        <w:rPr>
          <w:noProof/>
        </w:rPr>
        <w:t>)</w:t>
      </w:r>
      <w:r w:rsidR="00585B1C" w:rsidRPr="002A7338">
        <w:fldChar w:fldCharType="end"/>
      </w:r>
      <w:r w:rsidR="00996542">
        <w:t xml:space="preserve"> are</w:t>
      </w:r>
      <w:r w:rsidR="00585B1C">
        <w:t xml:space="preserve"> more likely to be exception</w:t>
      </w:r>
      <w:r w:rsidR="00C8708B">
        <w:t>s</w:t>
      </w:r>
      <w:r w:rsidR="00996542">
        <w:t xml:space="preserve"> to the general rule</w:t>
      </w:r>
      <w:r w:rsidR="00B96C24">
        <w:rPr>
          <w:lang w:val="en-IE"/>
        </w:rPr>
        <w:t>.</w:t>
      </w:r>
      <w:r w:rsidR="0033201C">
        <w:rPr>
          <w:lang w:val="en-IE"/>
        </w:rPr>
        <w:t xml:space="preserve"> </w:t>
      </w:r>
    </w:p>
    <w:p w14:paraId="71FF8933" w14:textId="6EC8BF6E" w:rsidR="00E54406" w:rsidRDefault="00CA7015" w:rsidP="00C8708B">
      <w:pPr>
        <w:spacing w:line="360" w:lineRule="auto"/>
        <w:ind w:firstLine="720"/>
        <w:rPr>
          <w:lang w:val="en-IE"/>
        </w:rPr>
      </w:pPr>
      <w:r>
        <w:rPr>
          <w:lang w:val="en-IE"/>
        </w:rPr>
        <w:t>In terms of macroecological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w:t>
      </w:r>
      <w:del w:id="120" w:author="Chris C" w:date="2017-02-26T00:01:00Z">
        <w:r w:rsidR="00311948" w:rsidDel="00F67687">
          <w:rPr>
            <w:lang w:val="en-IE"/>
          </w:rPr>
          <w:delText xml:space="preserve">More </w:delText>
        </w:r>
      </w:del>
      <w:ins w:id="121" w:author="Chris C" w:date="2017-02-26T00:01:00Z">
        <w:r w:rsidR="00F67687">
          <w:rPr>
            <w:lang w:val="en-IE"/>
          </w:rPr>
          <w:t xml:space="preserve">However, </w:t>
        </w:r>
      </w:ins>
      <w:del w:id="122" w:author="Chris C" w:date="2017-02-26T00:01:00Z">
        <w:r w:rsidDel="00F67687">
          <w:rPr>
            <w:lang w:val="en-IE"/>
          </w:rPr>
          <w:delText>s</w:delText>
        </w:r>
        <w:r w:rsidR="00311948" w:rsidDel="00F67687">
          <w:rPr>
            <w:lang w:val="en-IE"/>
          </w:rPr>
          <w:delText>urprisingly</w:delText>
        </w:r>
        <w:r w:rsidR="00327156" w:rsidDel="00F67687">
          <w:rPr>
            <w:lang w:val="en-IE"/>
          </w:rPr>
          <w:delText xml:space="preserve"> </w:delText>
        </w:r>
      </w:del>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del w:id="123" w:author="Chris C" w:date="2017-02-26T00:02:00Z">
        <w:r w:rsidR="006054D8" w:rsidDel="00F67687">
          <w:rPr>
            <w:lang w:val="en-IE"/>
          </w:rPr>
          <w:delText>expected</w:delText>
        </w:r>
        <w:r w:rsidR="00265551" w:rsidDel="00F67687">
          <w:rPr>
            <w:lang w:val="en-IE"/>
          </w:rPr>
          <w:delText xml:space="preserve"> </w:delText>
        </w:r>
      </w:del>
      <w:r w:rsidR="00265551">
        <w:rPr>
          <w:lang w:val="en-IE"/>
        </w:rPr>
        <w:t xml:space="preserve">scaling </w:t>
      </w:r>
      <w:del w:id="124" w:author="Chris C" w:date="2017-02-26T00:02:00Z">
        <w:r w:rsidR="004305B6" w:rsidRPr="004305B6" w:rsidDel="00F67687">
          <w:rPr>
            <w:lang w:val="en-IE"/>
          </w:rPr>
          <w:delText xml:space="preserve">allometry </w:delText>
        </w:r>
      </w:del>
      <w:r w:rsidR="00A30B5D">
        <w:rPr>
          <w:lang w:val="en-IE"/>
        </w:rPr>
        <w:t>of 0.51</w:t>
      </w:r>
      <w:r w:rsidR="006054D8">
        <w:rPr>
          <w:lang w:val="en-IE"/>
        </w:rPr>
        <w:t xml:space="preserve"> </w:t>
      </w:r>
      <w:ins w:id="125" w:author="Chris C" w:date="2017-02-26T00:02:00Z">
        <w:r w:rsidR="00F67687">
          <w:rPr>
            <w:lang w:val="en-IE"/>
          </w:rPr>
          <w:t xml:space="preserve">predited </w:t>
        </w:r>
      </w:ins>
      <w:r w:rsidR="006054D8">
        <w:rPr>
          <w:lang w:val="en-IE"/>
        </w:rPr>
        <w:t xml:space="preserve">from </w:t>
      </w:r>
      <w:del w:id="126" w:author="Chris C" w:date="2017-02-26T00:02:00Z">
        <w:r w:rsidR="006054D8" w:rsidDel="00F67687">
          <w:rPr>
            <w:lang w:val="en-IE"/>
          </w:rPr>
          <w:delText xml:space="preserve">a </w:delText>
        </w:r>
      </w:del>
      <w:ins w:id="127" w:author="Chris C" w:date="2017-02-26T00:02:00Z">
        <w:r w:rsidR="00F67687">
          <w:rPr>
            <w:lang w:val="en-IE"/>
          </w:rPr>
          <w:t xml:space="preserve">the scaling of prey size with respect to </w:t>
        </w:r>
      </w:ins>
      <w:r w:rsidR="006054D8">
        <w:rPr>
          <w:lang w:val="en-IE"/>
        </w:rPr>
        <w:t>pr</w:t>
      </w:r>
      <w:r w:rsidR="00D7739B">
        <w:rPr>
          <w:lang w:val="en-IE"/>
        </w:rPr>
        <w:t>edator</w:t>
      </w:r>
      <w:del w:id="128" w:author="Chris C" w:date="2017-02-26T00:03:00Z">
        <w:r w:rsidR="00D7739B" w:rsidDel="00F67687">
          <w:rPr>
            <w:lang w:val="en-IE"/>
          </w:rPr>
          <w:delText>-prey</w:delText>
        </w:r>
      </w:del>
      <w:r w:rsidR="00D7739B">
        <w:rPr>
          <w:lang w:val="en-IE"/>
        </w:rPr>
        <w:t xml:space="preserve"> </w:t>
      </w:r>
      <w:ins w:id="129" w:author="Chris C" w:date="2017-02-26T00:00:00Z">
        <w:r w:rsidR="00F67687">
          <w:rPr>
            <w:lang w:val="en-IE"/>
          </w:rPr>
          <w:t xml:space="preserve">size </w:t>
        </w:r>
      </w:ins>
      <w:del w:id="130" w:author="Chris C" w:date="2017-02-26T00:03:00Z">
        <w:r w:rsidR="00D7739B" w:rsidDel="00F67687">
          <w:rPr>
            <w:lang w:val="en-IE"/>
          </w:rPr>
          <w:delText>scaling perspective</w:delText>
        </w:r>
        <w:r w:rsidR="00F540F5" w:rsidDel="00F67687">
          <w:rPr>
            <w:lang w:val="en-IE"/>
          </w:rPr>
          <w:delText xml:space="preserve"> </w:delText>
        </w:r>
      </w:del>
      <w:r w:rsidR="00F540F5">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E848FC">
        <w:rPr>
          <w:noProof/>
          <w:lang w:val="en-IE"/>
        </w:rPr>
        <w:t>(</w:t>
      </w:r>
      <w:hyperlink w:anchor="_ENREF_19" w:tooltip="Carbone, 2014 #93" w:history="1">
        <w:r w:rsidR="0020389D">
          <w:rPr>
            <w:noProof/>
            <w:lang w:val="en-IE"/>
          </w:rPr>
          <w:t>19</w:t>
        </w:r>
      </w:hyperlink>
      <w:r w:rsidR="00E848FC">
        <w:rPr>
          <w:noProof/>
          <w:lang w:val="en-IE"/>
        </w:rPr>
        <w:t>)</w:t>
      </w:r>
      <w:r w:rsidR="00F540F5">
        <w:rPr>
          <w:lang w:val="en-IE"/>
        </w:rPr>
        <w:fldChar w:fldCharType="end"/>
      </w:r>
      <w:ins w:id="131" w:author="Chris C" w:date="2017-02-26T00:03:00Z">
        <w:r w:rsidR="00F67687">
          <w:rPr>
            <w:lang w:val="en-IE"/>
          </w:rPr>
          <w:t xml:space="preserve">. </w:t>
        </w:r>
      </w:ins>
      <w:del w:id="132" w:author="Chris C" w:date="2017-02-26T00:03:00Z">
        <w:r w:rsidR="00302E87" w:rsidDel="00F67687">
          <w:rPr>
            <w:lang w:val="en-IE"/>
          </w:rPr>
          <w:delText xml:space="preserve"> </w:delText>
        </w:r>
        <w:r w:rsidR="00D7739B" w:rsidDel="00F67687">
          <w:rPr>
            <w:lang w:val="en-IE"/>
          </w:rPr>
          <w:delText>with</w:delText>
        </w:r>
        <w:r w:rsidR="00F540F5" w:rsidDel="00F67687">
          <w:rPr>
            <w:lang w:val="en-IE"/>
          </w:rPr>
          <w:delText xml:space="preserve"> v</w:delText>
        </w:r>
      </w:del>
      <w:ins w:id="133" w:author="Chris C" w:date="2017-02-26T00:03:00Z">
        <w:r w:rsidR="00F67687">
          <w:rPr>
            <w:lang w:val="en-IE"/>
          </w:rPr>
          <w:t>V</w:t>
        </w:r>
      </w:ins>
      <w:r w:rsidR="00F540F5">
        <w:rPr>
          <w:lang w:val="en-IE"/>
        </w:rPr>
        <w:t xml:space="preserve">enom </w:t>
      </w:r>
      <w:r w:rsidR="00F919F9">
        <w:rPr>
          <w:lang w:val="en-IE"/>
        </w:rPr>
        <w:t>yield</w:t>
      </w:r>
      <w:r w:rsidR="00F540F5">
        <w:rPr>
          <w:lang w:val="en-IE"/>
        </w:rPr>
        <w:t xml:space="preserve"> increas</w:t>
      </w:r>
      <w:ins w:id="134" w:author="Chris C" w:date="2017-02-26T00:03:00Z">
        <w:r w:rsidR="00F67687">
          <w:rPr>
            <w:lang w:val="en-IE"/>
          </w:rPr>
          <w:t>ed</w:t>
        </w:r>
      </w:ins>
      <w:del w:id="135" w:author="Chris C" w:date="2017-02-26T00:03:00Z">
        <w:r w:rsidR="00F540F5" w:rsidDel="00F67687">
          <w:rPr>
            <w:lang w:val="en-IE"/>
          </w:rPr>
          <w:delText>ing</w:delText>
        </w:r>
      </w:del>
      <w:r w:rsidR="00F540F5">
        <w:rPr>
          <w:lang w:val="en-IE"/>
        </w:rPr>
        <w:t xml:space="preserve"> </w:t>
      </w:r>
      <w:ins w:id="136" w:author="Chris C" w:date="2017-02-26T00:03:00Z">
        <w:r w:rsidR="00F67687">
          <w:rPr>
            <w:lang w:val="en-IE"/>
          </w:rPr>
          <w:t>more steeply than this</w:t>
        </w:r>
      </w:ins>
      <w:del w:id="137" w:author="Chris C" w:date="2017-02-26T00:03:00Z">
        <w:r w:rsidR="00F540F5" w:rsidDel="00F67687">
          <w:rPr>
            <w:lang w:val="en-IE"/>
          </w:rPr>
          <w:delText xml:space="preserve">faster with </w:delText>
        </w:r>
        <w:r w:rsidR="00302E87" w:rsidDel="00F67687">
          <w:rPr>
            <w:lang w:val="en-IE"/>
          </w:rPr>
          <w:delText>snake</w:delText>
        </w:r>
        <w:r w:rsidR="00406ED4" w:rsidDel="00F67687">
          <w:rPr>
            <w:lang w:val="en-IE"/>
          </w:rPr>
          <w:delText xml:space="preserve"> </w:delText>
        </w:r>
        <w:r w:rsidR="00F540F5" w:rsidDel="00F67687">
          <w:rPr>
            <w:lang w:val="en-IE"/>
          </w:rPr>
          <w:delText>body size than expected</w:delText>
        </w:r>
      </w:del>
      <w:r w:rsidR="006054D8">
        <w:rPr>
          <w:lang w:val="en-IE"/>
        </w:rPr>
        <w:t>.</w:t>
      </w:r>
      <w:r w:rsidR="00EA3500">
        <w:rPr>
          <w:lang w:val="en-IE"/>
        </w:rPr>
        <w:t xml:space="preserve"> </w:t>
      </w:r>
      <w:commentRangeStart w:id="138"/>
      <w:r w:rsidR="00EA3500">
        <w:rPr>
          <w:lang w:val="en-IE"/>
        </w:rPr>
        <w:t>Even</w:t>
      </w:r>
      <w:r w:rsidR="00C20672">
        <w:rPr>
          <w:lang w:val="en-IE"/>
        </w:rPr>
        <w:t xml:space="preserve"> when</w:t>
      </w:r>
      <w:r w:rsidR="00EA3500">
        <w:rPr>
          <w:lang w:val="en-IE"/>
        </w:rPr>
        <w:t xml:space="preserve"> considering potential variation in the allo</w:t>
      </w:r>
      <w:r w:rsidR="00D23118">
        <w:rPr>
          <w:lang w:val="en-IE"/>
        </w:rPr>
        <w:t>metric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20389D">
        <w:rPr>
          <w:noProof/>
        </w:rPr>
        <w:t>(</w:t>
      </w:r>
      <w:hyperlink w:anchor="_ENREF_29" w:tooltip="Nestorov, 2003 #101" w:history="1">
        <w:r w:rsidR="0020389D">
          <w:rPr>
            <w:noProof/>
          </w:rPr>
          <w:t>29</w:t>
        </w:r>
      </w:hyperlink>
      <w:r w:rsidR="0020389D">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for</w:t>
      </w:r>
      <w:r w:rsidR="00C8708B">
        <w:rPr>
          <w:lang w:val="en-IE"/>
        </w:rPr>
        <w:t xml:space="preserve"> </w:t>
      </w:r>
      <w:r w:rsidR="00E00507">
        <w:rPr>
          <w:lang w:val="en-IE"/>
        </w:rPr>
        <w:t xml:space="preserve">the scaling of </w:t>
      </w:r>
      <w:r w:rsidR="00E00507" w:rsidRPr="00E00507">
        <w:rPr>
          <w:lang w:val="en-IE"/>
        </w:rPr>
        <w:t xml:space="preserve">toxicological </w:t>
      </w:r>
      <w:r w:rsidR="00E00507">
        <w:rPr>
          <w:lang w:val="en-IE"/>
        </w:rPr>
        <w:t>effects</w:t>
      </w:r>
      <w:r w:rsidR="00C8708B">
        <w:rPr>
          <w:lang w:val="en-IE"/>
        </w:rPr>
        <w:t xml:space="preserve"> (</w:t>
      </w:r>
      <w:r w:rsidR="00C8708B" w:rsidRPr="00C8708B">
        <w:rPr>
          <w:i/>
          <w:lang w:val="en-IE"/>
        </w:rPr>
        <w:t>b</w:t>
      </w:r>
      <w:r w:rsidR="00C8708B">
        <w:rPr>
          <w:lang w:val="en-IE"/>
        </w:rPr>
        <w:t>)</w:t>
      </w:r>
      <w:r w:rsidR="00E00507">
        <w:rPr>
          <w:lang w:val="en-IE"/>
        </w:rPr>
        <w:t>,</w:t>
      </w:r>
      <w:r w:rsidR="00173F0D">
        <w:rPr>
          <w:lang w:val="en-IE"/>
        </w:rPr>
        <w:t xml:space="preserve"> </w:t>
      </w:r>
      <w:commentRangeEnd w:id="138"/>
      <w:r w:rsidR="0064049E">
        <w:rPr>
          <w:rStyle w:val="CommentReference"/>
        </w:rPr>
        <w:commentReference w:id="138"/>
      </w:r>
      <w:r w:rsidR="00EA3500">
        <w:rPr>
          <w:lang w:val="en-IE"/>
        </w:rPr>
        <w:t>in order</w:t>
      </w:r>
      <w:r w:rsidR="00C8708B">
        <w:rPr>
          <w:lang w:val="en-IE"/>
        </w:rPr>
        <w:t xml:space="preserve"> for our results to match the predator-prey scaling prediction: a situation that seems unlikely. </w:t>
      </w:r>
      <w:r w:rsidR="00F540F5">
        <w:rPr>
          <w:lang w:val="en-IE"/>
        </w:rPr>
        <w:t xml:space="preserve">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w:t>
      </w:r>
      <w:r w:rsidR="00C8708B">
        <w:rPr>
          <w:lang w:val="en-IE"/>
        </w:rPr>
        <w:t xml:space="preserve"> than expected</w:t>
      </w:r>
      <w:r w:rsidR="00E5787A">
        <w:rPr>
          <w:lang w:val="en-IE"/>
        </w:rPr>
        <w:t>,</w:t>
      </w:r>
      <w:r w:rsidR="00C8708B">
        <w:rPr>
          <w:lang w:val="en-IE"/>
        </w:rPr>
        <w:t xml:space="preserve"> </w:t>
      </w:r>
      <w:r w:rsidR="00E5787A">
        <w:rPr>
          <w:lang w:val="en-IE"/>
        </w:rPr>
        <w:t xml:space="preserve">based on comparisons to previous </w:t>
      </w:r>
      <w:r w:rsidR="00E54406">
        <w:rPr>
          <w:lang w:val="en-IE"/>
        </w:rPr>
        <w:t>body mass scaling conducted on all</w:t>
      </w:r>
      <w:r w:rsidR="00C20672">
        <w:rPr>
          <w:lang w:val="en-IE"/>
        </w:rPr>
        <w:t xml:space="preserve"> snakes </w:t>
      </w:r>
      <w:r w:rsidR="00C20672">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E848FC">
        <w:rPr>
          <w:noProof/>
          <w:lang w:val="en-IE"/>
        </w:rPr>
        <w:t>(</w:t>
      </w:r>
      <w:hyperlink w:anchor="_ENREF_19" w:tooltip="Carbone, 2014 #93" w:history="1">
        <w:r w:rsidR="0020389D">
          <w:rPr>
            <w:noProof/>
            <w:lang w:val="en-IE"/>
          </w:rPr>
          <w:t>19</w:t>
        </w:r>
      </w:hyperlink>
      <w:r w:rsidR="00E848FC">
        <w:rPr>
          <w:noProof/>
          <w:lang w:val="en-IE"/>
        </w:rPr>
        <w:t>)</w:t>
      </w:r>
      <w:r w:rsidR="00C20672">
        <w:rPr>
          <w:lang w:val="en-IE"/>
        </w:rPr>
        <w:fldChar w:fldCharType="end"/>
      </w:r>
      <w:r w:rsidR="00C20672">
        <w:rPr>
          <w:lang w:val="en-IE"/>
        </w:rPr>
        <w:t xml:space="preserve">, </w:t>
      </w:r>
      <w:commentRangeStart w:id="139"/>
      <w:r w:rsidR="00E54406">
        <w:rPr>
          <w:lang w:val="en-IE"/>
        </w:rPr>
        <w:t xml:space="preserve">meaning that </w:t>
      </w:r>
      <w:r w:rsidR="00C20672">
        <w:rPr>
          <w:lang w:val="en-IE"/>
        </w:rPr>
        <w:t xml:space="preserve">larger venomous snakes feed on much smaller prey items than </w:t>
      </w:r>
      <w:r w:rsidR="00E5787A">
        <w:rPr>
          <w:lang w:val="en-IE"/>
        </w:rPr>
        <w:t>predicted for their size</w:t>
      </w:r>
      <w:commentRangeEnd w:id="139"/>
      <w:r w:rsidR="0064049E">
        <w:rPr>
          <w:rStyle w:val="CommentReference"/>
        </w:rPr>
        <w:commentReference w:id="139"/>
      </w:r>
      <w:r w:rsidR="00D23118">
        <w:rPr>
          <w:lang w:val="en-IE"/>
        </w:rPr>
        <w:t>. This</w:t>
      </w:r>
      <w:r w:rsidR="008A2E4C">
        <w:rPr>
          <w:lang w:val="en-IE"/>
        </w:rPr>
        <w:t xml:space="preserve"> </w:t>
      </w:r>
      <w:commentRangeStart w:id="140"/>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commentRangeEnd w:id="140"/>
      <w:r w:rsidR="0064049E">
        <w:rPr>
          <w:rStyle w:val="CommentReference"/>
        </w:rPr>
        <w:commentReference w:id="140"/>
      </w:r>
      <w:r w:rsidR="00C20672">
        <w:rPr>
          <w:lang w:val="en-IE"/>
        </w:rPr>
        <w:t xml:space="preserve">. </w:t>
      </w:r>
    </w:p>
    <w:p w14:paraId="38E5B002" w14:textId="55C9E5F4" w:rsidR="00EB5EA6" w:rsidRDefault="00E54406" w:rsidP="00080704">
      <w:pPr>
        <w:spacing w:line="360" w:lineRule="auto"/>
        <w:ind w:firstLine="720"/>
        <w:rPr>
          <w:lang w:val="en-IE"/>
        </w:rPr>
      </w:pPr>
      <w:r>
        <w:rPr>
          <w:lang w:val="en-IE"/>
        </w:rPr>
        <w:t xml:space="preserve">While </w:t>
      </w:r>
      <w:r w:rsidR="002F3C50">
        <w:rPr>
          <w:lang w:val="en-IE"/>
        </w:rPr>
        <w:t>venom yield</w:t>
      </w:r>
      <w:r>
        <w:rPr>
          <w:lang w:val="en-IE"/>
        </w:rPr>
        <w:t xml:space="preserve"> did</w:t>
      </w:r>
      <w:r w:rsidR="00E5787A">
        <w:rPr>
          <w:lang w:val="en-IE"/>
        </w:rPr>
        <w:t xml:space="preserve"> not</w:t>
      </w:r>
      <w:r>
        <w:rPr>
          <w:lang w:val="en-IE"/>
        </w:rPr>
        <w:t xml:space="preserve"> </w:t>
      </w:r>
      <w:r w:rsidR="00E5787A">
        <w:rPr>
          <w:lang w:val="en-IE"/>
        </w:rPr>
        <w:t>follow predictions arising from</w:t>
      </w:r>
      <w:r>
        <w:rPr>
          <w:lang w:val="en-IE"/>
        </w:rPr>
        <w:t xml:space="preserve"> predator-prey</w:t>
      </w:r>
      <w:r w:rsidR="002F3C50">
        <w:rPr>
          <w:lang w:val="en-IE"/>
        </w:rPr>
        <w:t xml:space="preserve"> body mass</w:t>
      </w:r>
      <w:r w:rsidR="00E5787A">
        <w:rPr>
          <w:lang w:val="en-IE"/>
        </w:rPr>
        <w:t xml:space="preserve"> scaling</w:t>
      </w:r>
      <w:r>
        <w:rPr>
          <w:lang w:val="en-IE"/>
        </w:rPr>
        <w:t xml:space="preserve"> </w:t>
      </w:r>
      <w:r w:rsidR="002F3C50">
        <w:rPr>
          <w:lang w:val="en-IE"/>
        </w:rPr>
        <w:t>it did match an allometry</w:t>
      </w:r>
      <w:r w:rsidR="00E5787A">
        <w:rPr>
          <w:lang w:val="en-IE"/>
        </w:rPr>
        <w:t xml:space="preserve"> of 0.75</w:t>
      </w:r>
      <w:r w:rsidR="002F3C50">
        <w:rPr>
          <w:lang w:val="en-IE"/>
        </w:rPr>
        <w:t xml:space="preserve"> expected </w:t>
      </w:r>
      <w:r w:rsidR="00E5787A">
        <w:rPr>
          <w:lang w:val="en-IE"/>
        </w:rPr>
        <w:t>from metabolic theory</w:t>
      </w:r>
      <w:ins w:id="141" w:author="Chris C" w:date="2017-02-26T00:13:00Z">
        <w:r w:rsidR="0064049E">
          <w:rPr>
            <w:lang w:val="en-IE"/>
          </w:rPr>
          <w:t xml:space="preserve"> assuming </w:t>
        </w:r>
      </w:ins>
      <w:ins w:id="142" w:author="Chris C" w:date="2017-02-26T00:16:00Z">
        <w:r w:rsidR="00731EE8">
          <w:rPr>
            <w:lang w:val="en-IE"/>
          </w:rPr>
          <w:t>snakes invest a</w:t>
        </w:r>
      </w:ins>
      <w:ins w:id="143" w:author="Chris C" w:date="2017-02-26T00:13:00Z">
        <w:r w:rsidR="0064049E">
          <w:rPr>
            <w:lang w:val="en-IE"/>
          </w:rPr>
          <w:t xml:space="preserve"> constant proportion</w:t>
        </w:r>
      </w:ins>
      <w:ins w:id="144" w:author="Chris C" w:date="2017-02-26T00:16:00Z">
        <w:r w:rsidR="00731EE8">
          <w:rPr>
            <w:lang w:val="en-IE"/>
          </w:rPr>
          <w:t xml:space="preserve"> </w:t>
        </w:r>
      </w:ins>
      <w:ins w:id="145" w:author="Chris C" w:date="2017-02-26T00:17:00Z">
        <w:r w:rsidR="00731EE8">
          <w:rPr>
            <w:lang w:val="en-IE"/>
          </w:rPr>
          <w:t xml:space="preserve">of </w:t>
        </w:r>
      </w:ins>
      <w:ins w:id="146" w:author="Chris C" w:date="2017-02-26T00:16:00Z">
        <w:r w:rsidR="00731EE8">
          <w:rPr>
            <w:lang w:val="en-IE"/>
          </w:rPr>
          <w:t>their</w:t>
        </w:r>
      </w:ins>
      <w:ins w:id="147" w:author="Chris C" w:date="2017-02-26T00:14:00Z">
        <w:r w:rsidR="0064049E">
          <w:rPr>
            <w:lang w:val="en-IE"/>
          </w:rPr>
          <w:t xml:space="preserve"> </w:t>
        </w:r>
      </w:ins>
      <w:ins w:id="148" w:author="Chris C" w:date="2017-02-26T00:13:00Z">
        <w:r w:rsidR="0064049E">
          <w:rPr>
            <w:lang w:val="en-IE"/>
          </w:rPr>
          <w:t>metabolism</w:t>
        </w:r>
      </w:ins>
      <w:r w:rsidR="00E5787A">
        <w:rPr>
          <w:lang w:val="en-IE"/>
        </w:rPr>
        <w:t xml:space="preserve"> </w:t>
      </w:r>
      <w:ins w:id="149" w:author="Chris C" w:date="2017-02-26T00:17:00Z">
        <w:r w:rsidR="00731EE8">
          <w:rPr>
            <w:lang w:val="en-IE"/>
          </w:rPr>
          <w:t>to</w:t>
        </w:r>
      </w:ins>
      <w:ins w:id="150" w:author="Chris C" w:date="2017-02-26T00:16:00Z">
        <w:r w:rsidR="00731EE8">
          <w:rPr>
            <w:lang w:val="en-IE"/>
          </w:rPr>
          <w:t xml:space="preserve"> produc</w:t>
        </w:r>
      </w:ins>
      <w:ins w:id="151" w:author="Chris C" w:date="2017-02-26T00:18:00Z">
        <w:r w:rsidR="00731EE8">
          <w:rPr>
            <w:lang w:val="en-IE"/>
          </w:rPr>
          <w:t>e</w:t>
        </w:r>
      </w:ins>
      <w:ins w:id="152" w:author="Chris C" w:date="2017-02-26T00:16:00Z">
        <w:r w:rsidR="00731EE8">
          <w:rPr>
            <w:lang w:val="en-IE"/>
          </w:rPr>
          <w:t xml:space="preserve"> venom</w:t>
        </w:r>
      </w:ins>
      <w:ins w:id="153" w:author="Chris C" w:date="2017-02-26T00:14:00Z">
        <w:r w:rsidR="0064049E">
          <w:rPr>
            <w:lang w:val="en-IE"/>
          </w:rPr>
          <w:t xml:space="preserve"> </w:t>
        </w:r>
      </w:ins>
      <w:r w:rsidR="00544E2D">
        <w:rPr>
          <w:lang w:val="en-IE"/>
        </w:rPr>
        <w:fldChar w:fldCharType="begin"/>
      </w:r>
      <w:r w:rsidR="0020389D">
        <w:rPr>
          <w:lang w:val="en-IE"/>
        </w:rPr>
        <w:instrText xml:space="preserve"> ADDIN EN.CITE &lt;EndNote&gt;&lt;Cite&gt;&lt;Author&gt;Brown&lt;/Author&gt;&lt;Year&gt;2004&lt;/Year&gt;&lt;RecNum&gt;111&lt;/RecNum&gt;&lt;DisplayText&gt;(30, 39)&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20389D">
        <w:rPr>
          <w:noProof/>
          <w:lang w:val="en-IE"/>
        </w:rPr>
        <w:t>(</w:t>
      </w:r>
      <w:hyperlink w:anchor="_ENREF_30" w:tooltip="Isaac, 2010 #102" w:history="1">
        <w:r w:rsidR="0020389D">
          <w:rPr>
            <w:noProof/>
            <w:lang w:val="en-IE"/>
          </w:rPr>
          <w:t>30</w:t>
        </w:r>
      </w:hyperlink>
      <w:r w:rsidR="0020389D">
        <w:rPr>
          <w:noProof/>
          <w:lang w:val="en-IE"/>
        </w:rPr>
        <w:t xml:space="preserve">, </w:t>
      </w:r>
      <w:hyperlink w:anchor="_ENREF_39" w:tooltip="Brown, 2004 #111" w:history="1">
        <w:r w:rsidR="0020389D">
          <w:rPr>
            <w:noProof/>
            <w:lang w:val="en-IE"/>
          </w:rPr>
          <w:t>39</w:t>
        </w:r>
      </w:hyperlink>
      <w:r w:rsidR="0020389D">
        <w:rPr>
          <w:noProof/>
          <w:lang w:val="en-IE"/>
        </w:rPr>
        <w:t>)</w:t>
      </w:r>
      <w:r w:rsidR="00544E2D">
        <w:rPr>
          <w:lang w:val="en-IE"/>
        </w:rPr>
        <w:fldChar w:fldCharType="end"/>
      </w:r>
      <w:r w:rsidR="00173F0D">
        <w:rPr>
          <w:lang w:val="en-IE"/>
        </w:rPr>
        <w:t xml:space="preserve">. </w:t>
      </w:r>
      <w:del w:id="154" w:author="Chris C" w:date="2017-02-26T00:19:00Z">
        <w:r w:rsidR="002F3C50" w:rsidDel="00731EE8">
          <w:rPr>
            <w:lang w:val="en-IE"/>
          </w:rPr>
          <w:delText xml:space="preserve">This suggests that </w:delText>
        </w:r>
        <w:r w:rsidR="009035EA" w:rsidDel="00731EE8">
          <w:rPr>
            <w:lang w:val="en-IE"/>
          </w:rPr>
          <w:delText>the</w:delText>
        </w:r>
        <w:r w:rsidR="00E5787A" w:rsidDel="00731EE8">
          <w:rPr>
            <w:lang w:val="en-IE"/>
          </w:rPr>
          <w:delText xml:space="preserve"> scaling of metabolic rate with body size and the related scaling of the</w:delText>
        </w:r>
        <w:r w:rsidR="009035EA" w:rsidDel="00731EE8">
          <w:rPr>
            <w:lang w:val="en-IE"/>
          </w:rPr>
          <w:delText xml:space="preserve"> production of a</w:delText>
        </w:r>
        <w:r w:rsidR="00D50CA3" w:rsidDel="00731EE8">
          <w:rPr>
            <w:lang w:val="en-IE"/>
          </w:rPr>
          <w:delText xml:space="preserve"> </w:delText>
        </w:r>
        <w:r w:rsidR="00080704" w:rsidDel="00731EE8">
          <w:rPr>
            <w:lang w:val="en-IE"/>
          </w:rPr>
          <w:delText>energetically</w:delText>
        </w:r>
        <w:r w:rsidR="002F3C50" w:rsidDel="00731EE8">
          <w:rPr>
            <w:lang w:val="en-IE"/>
          </w:rPr>
          <w:delText xml:space="preserve"> </w:delText>
        </w:r>
        <w:r w:rsidR="009035EA" w:rsidDel="00731EE8">
          <w:rPr>
            <w:lang w:val="en-IE"/>
          </w:rPr>
          <w:delText xml:space="preserve">costly material such as venom </w:delText>
        </w:r>
        <w:r w:rsidR="009035EA" w:rsidDel="00731EE8">
          <w:rPr>
            <w:lang w:val="en-IE"/>
          </w:rPr>
          <w:fldChar w:fldCharType="begin"/>
        </w:r>
        <w:r w:rsidR="0020389D" w:rsidDel="00731EE8">
          <w:rPr>
            <w:lang w:val="en-IE"/>
          </w:rPr>
          <w:del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delInstrText>
        </w:r>
        <w:r w:rsidR="009035EA" w:rsidDel="00731EE8">
          <w:rPr>
            <w:lang w:val="en-IE"/>
          </w:rPr>
          <w:fldChar w:fldCharType="separate"/>
        </w:r>
        <w:r w:rsidR="0020389D" w:rsidDel="00731EE8">
          <w:rPr>
            <w:noProof/>
            <w:lang w:val="en-IE"/>
          </w:rPr>
          <w:delText>(</w:delText>
        </w:r>
        <w:r w:rsidR="00C7337F" w:rsidDel="00731EE8">
          <w:fldChar w:fldCharType="begin"/>
        </w:r>
        <w:r w:rsidR="00C7337F" w:rsidDel="00731EE8">
          <w:delInstrText xml:space="preserve"> HYPERLINK \l "_ENREF_25" \o "McCue, 2006 #10" </w:delInstrText>
        </w:r>
        <w:r w:rsidR="00C7337F" w:rsidDel="00731EE8">
          <w:fldChar w:fldCharType="separate"/>
        </w:r>
        <w:r w:rsidR="0020389D" w:rsidDel="00731EE8">
          <w:rPr>
            <w:noProof/>
            <w:lang w:val="en-IE"/>
          </w:rPr>
          <w:delText>25</w:delText>
        </w:r>
        <w:r w:rsidR="00C7337F" w:rsidDel="00731EE8">
          <w:rPr>
            <w:noProof/>
            <w:lang w:val="en-IE"/>
          </w:rPr>
          <w:fldChar w:fldCharType="end"/>
        </w:r>
        <w:r w:rsidR="0020389D" w:rsidDel="00731EE8">
          <w:rPr>
            <w:noProof/>
            <w:lang w:val="en-IE"/>
          </w:rPr>
          <w:delText>)</w:delText>
        </w:r>
        <w:r w:rsidR="009035EA" w:rsidDel="00731EE8">
          <w:rPr>
            <w:lang w:val="en-IE"/>
          </w:rPr>
          <w:fldChar w:fldCharType="end"/>
        </w:r>
        <w:r w:rsidR="00544E2D" w:rsidDel="00731EE8">
          <w:rPr>
            <w:lang w:val="en-IE"/>
          </w:rPr>
          <w:delText>,</w:delText>
        </w:r>
        <w:r w:rsidR="009035EA" w:rsidDel="00731EE8">
          <w:rPr>
            <w:lang w:val="en-IE"/>
          </w:rPr>
          <w:delText xml:space="preserve"> </w:delText>
        </w:r>
        <w:r w:rsidR="002F3C50" w:rsidDel="00731EE8">
          <w:rPr>
            <w:lang w:val="en-IE"/>
          </w:rPr>
          <w:delText xml:space="preserve">is a more direct driver of venom yield than trophic drivers such as prey size. </w:delText>
        </w:r>
      </w:del>
      <w:r w:rsidR="002F3C50">
        <w:rPr>
          <w:lang w:val="en-IE"/>
        </w:rPr>
        <w:t xml:space="preserve">However, </w:t>
      </w:r>
      <w:del w:id="155" w:author="Chris C" w:date="2017-02-26T00:20:00Z">
        <w:r w:rsidR="002F3C50" w:rsidDel="00731EE8">
          <w:rPr>
            <w:lang w:val="en-IE"/>
          </w:rPr>
          <w:delText>w</w:delText>
        </w:r>
        <w:r w:rsidR="00F919F9" w:rsidDel="00731EE8">
          <w:rPr>
            <w:lang w:val="en-IE"/>
          </w:rPr>
          <w:delText xml:space="preserve">hile </w:delText>
        </w:r>
        <w:r w:rsidR="00E5787A" w:rsidDel="00731EE8">
          <w:rPr>
            <w:lang w:val="en-IE"/>
          </w:rPr>
          <w:delText xml:space="preserve">the </w:delText>
        </w:r>
        <w:r w:rsidR="00080704" w:rsidDel="00731EE8">
          <w:rPr>
            <w:lang w:val="en-IE"/>
          </w:rPr>
          <w:delText xml:space="preserve">total </w:delText>
        </w:r>
        <w:r w:rsidR="00E5787A" w:rsidDel="00731EE8">
          <w:rPr>
            <w:lang w:val="en-IE"/>
          </w:rPr>
          <w:delText xml:space="preserve">amount </w:delText>
        </w:r>
        <w:r w:rsidR="00080704" w:rsidDel="00731EE8">
          <w:rPr>
            <w:lang w:val="en-IE"/>
          </w:rPr>
          <w:delText>of venom available to a snake</w:delText>
        </w:r>
        <w:r w:rsidR="00E5787A" w:rsidDel="00731EE8">
          <w:rPr>
            <w:lang w:val="en-IE"/>
          </w:rPr>
          <w:delText xml:space="preserve"> may be such metabolic scaling</w:delText>
        </w:r>
        <w:r w:rsidR="00080704" w:rsidDel="00731EE8">
          <w:rPr>
            <w:lang w:val="en-IE"/>
          </w:rPr>
          <w:delText>, there</w:delText>
        </w:r>
      </w:del>
      <w:ins w:id="156" w:author="Chris C" w:date="2017-02-26T00:20:00Z">
        <w:r w:rsidR="00731EE8">
          <w:rPr>
            <w:lang w:val="en-IE"/>
          </w:rPr>
          <w:t>other studies have also</w:t>
        </w:r>
      </w:ins>
      <w:ins w:id="157" w:author="Chris C" w:date="2017-02-26T00:21:00Z">
        <w:r w:rsidR="00731EE8">
          <w:rPr>
            <w:lang w:val="en-IE"/>
          </w:rPr>
          <w:t xml:space="preserve"> showed</w:t>
        </w:r>
      </w:ins>
      <w:del w:id="158" w:author="Chris C" w:date="2017-02-26T00:20:00Z">
        <w:r w:rsidR="00080704" w:rsidDel="00731EE8">
          <w:rPr>
            <w:lang w:val="en-IE"/>
          </w:rPr>
          <w:delText xml:space="preserve"> is evidence</w:delText>
        </w:r>
      </w:del>
      <w:r w:rsidR="00080704">
        <w:rPr>
          <w:lang w:val="en-IE"/>
        </w:rPr>
        <w:t xml:space="preserve"> that the amount administered in a single bite is </w:t>
      </w:r>
      <w:del w:id="159" w:author="Chris C" w:date="2017-02-26T00:21:00Z">
        <w:r w:rsidR="00080704" w:rsidDel="00731EE8">
          <w:rPr>
            <w:lang w:val="en-IE"/>
          </w:rPr>
          <w:delText xml:space="preserve">more </w:delText>
        </w:r>
      </w:del>
      <w:r w:rsidR="00080704">
        <w:rPr>
          <w:lang w:val="en-IE"/>
        </w:rPr>
        <w:t xml:space="preserve">closely related to prey size </w:t>
      </w:r>
      <w:r w:rsidR="004305B6">
        <w:rPr>
          <w:lang w:val="en-IE"/>
        </w:rPr>
        <w:fldChar w:fldCharType="begin"/>
      </w:r>
      <w:r w:rsidR="0020389D">
        <w:rPr>
          <w:lang w:val="en-IE"/>
        </w:rPr>
        <w:instrText xml:space="preserve"> ADDIN EN.CITE &lt;EndNote&gt;&lt;Cite&gt;&lt;Author&gt;Hayes&lt;/Author&gt;&lt;Year&gt;2002&lt;/Year&gt;&lt;RecNum&gt;9&lt;/RecNum&gt;&lt;DisplayText&gt;(28)&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20389D">
        <w:rPr>
          <w:noProof/>
          <w:lang w:val="en-IE"/>
        </w:rPr>
        <w:t>(</w:t>
      </w:r>
      <w:hyperlink w:anchor="_ENREF_28" w:tooltip="Hayes, 2002 #9" w:history="1">
        <w:r w:rsidR="0020389D">
          <w:rPr>
            <w:noProof/>
            <w:lang w:val="en-IE"/>
          </w:rPr>
          <w:t>28</w:t>
        </w:r>
      </w:hyperlink>
      <w:r w:rsidR="0020389D">
        <w:rPr>
          <w:noProof/>
          <w:lang w:val="en-IE"/>
        </w:rPr>
        <w:t>)</w:t>
      </w:r>
      <w:r w:rsidR="004305B6">
        <w:rPr>
          <w:lang w:val="en-IE"/>
        </w:rPr>
        <w:fldChar w:fldCharType="end"/>
      </w:r>
      <w:r w:rsidR="00F919F9">
        <w:rPr>
          <w:lang w:val="en-IE"/>
        </w:rPr>
        <w:t xml:space="preserve">. </w:t>
      </w:r>
      <w:del w:id="160" w:author="Chris C" w:date="2017-02-26T00:24:00Z">
        <w:r w:rsidR="00F919F9" w:rsidDel="00731EE8">
          <w:rPr>
            <w:lang w:val="en-IE"/>
          </w:rPr>
          <w:delText xml:space="preserve"> </w:delText>
        </w:r>
        <w:r w:rsidR="00080704" w:rsidDel="00731EE8">
          <w:rPr>
            <w:lang w:val="en-IE"/>
          </w:rPr>
          <w:delText>S</w:delText>
        </w:r>
        <w:r w:rsidR="00F919F9" w:rsidDel="00731EE8">
          <w:rPr>
            <w:lang w:val="en-IE"/>
          </w:rPr>
          <w:delText>uch a dec</w:delText>
        </w:r>
        <w:r w:rsidR="00A779F7" w:rsidDel="00731EE8">
          <w:rPr>
            <w:lang w:val="en-IE"/>
          </w:rPr>
          <w:delText>o</w:delText>
        </w:r>
        <w:r w:rsidR="00F919F9" w:rsidDel="00731EE8">
          <w:rPr>
            <w:lang w:val="en-IE"/>
          </w:rPr>
          <w:delText xml:space="preserve">upling of trophic and metabolic between the amount of venom in a single bite and the total reservoir </w:delText>
        </w:r>
        <w:r w:rsidR="00582E28" w:rsidDel="00731EE8">
          <w:rPr>
            <w:lang w:val="en-IE"/>
          </w:rPr>
          <w:delText xml:space="preserve">may have </w:delText>
        </w:r>
        <w:r w:rsidR="00E5787A" w:rsidDel="00731EE8">
          <w:rPr>
            <w:lang w:val="en-IE"/>
          </w:rPr>
          <w:delText xml:space="preserve">interesting </w:delText>
        </w:r>
        <w:r w:rsidR="00582E28" w:rsidDel="00731EE8">
          <w:rPr>
            <w:lang w:val="en-IE"/>
          </w:rPr>
          <w:delText>implication</w:delText>
        </w:r>
        <w:r w:rsidR="00F919F9" w:rsidDel="00731EE8">
          <w:rPr>
            <w:lang w:val="en-IE"/>
          </w:rPr>
          <w:delText>s</w:delText>
        </w:r>
        <w:r w:rsidR="00582E28" w:rsidDel="00731EE8">
          <w:rPr>
            <w:lang w:val="en-IE"/>
          </w:rPr>
          <w:delText xml:space="preserve"> on the predation strateg</w:delText>
        </w:r>
        <w:r w:rsidR="008C1F11" w:rsidDel="00731EE8">
          <w:rPr>
            <w:lang w:val="en-IE"/>
          </w:rPr>
          <w:delText>ies</w:delText>
        </w:r>
        <w:r w:rsidR="00582E28" w:rsidDel="00731EE8">
          <w:rPr>
            <w:lang w:val="en-IE"/>
          </w:rPr>
          <w:delText xml:space="preserve"> available </w:delText>
        </w:r>
        <w:r w:rsidR="008C1F11" w:rsidDel="00731EE8">
          <w:rPr>
            <w:lang w:val="en-IE"/>
          </w:rPr>
          <w:delText>with body size</w:delText>
        </w:r>
        <w:r w:rsidR="00582E28" w:rsidDel="00731EE8">
          <w:rPr>
            <w:lang w:val="en-IE"/>
          </w:rPr>
          <w:delText>.</w:delText>
        </w:r>
        <w:r w:rsidR="00F919F9" w:rsidDel="00731EE8">
          <w:rPr>
            <w:lang w:val="en-IE"/>
          </w:rPr>
          <w:delText xml:space="preserve"> </w:delText>
        </w:r>
      </w:del>
      <w:r w:rsidR="00F919F9">
        <w:rPr>
          <w:lang w:val="en-IE"/>
        </w:rPr>
        <w:t xml:space="preserve">As yield scales with body size according to a higher exponent </w:t>
      </w:r>
      <w:r w:rsidR="00E5787A">
        <w:rPr>
          <w:lang w:val="en-IE"/>
        </w:rPr>
        <w:t>than</w:t>
      </w:r>
      <w:r w:rsidR="00F919F9">
        <w:rPr>
          <w:lang w:val="en-IE"/>
        </w:rPr>
        <w:t xml:space="preserve"> prey size, larger species would be expected to have the capacity </w:t>
      </w:r>
      <w:r w:rsidR="00080704">
        <w:rPr>
          <w:lang w:val="en-IE"/>
        </w:rPr>
        <w:t xml:space="preserve">to </w:t>
      </w:r>
      <w:r w:rsidR="00931BEF">
        <w:rPr>
          <w:lang w:val="en-IE"/>
        </w:rPr>
        <w:t>envenomate more prey items</w:t>
      </w:r>
      <w:r w:rsidR="00F919F9">
        <w:rPr>
          <w:lang w:val="en-IE"/>
        </w:rPr>
        <w:t xml:space="preserve"> before depleting their reservoir</w:t>
      </w:r>
      <w:r w:rsidR="00E5787A">
        <w:rPr>
          <w:lang w:val="en-IE"/>
        </w:rPr>
        <w:t xml:space="preserve"> in comparison to smaller species which may be constrained to something closer to a one shot strategy</w:t>
      </w:r>
      <w:r w:rsidR="00F919F9">
        <w:rPr>
          <w:lang w:val="en-IE"/>
        </w:rPr>
        <w:t>.</w:t>
      </w:r>
    </w:p>
    <w:p w14:paraId="731DAAE4" w14:textId="22D2CECC" w:rsidR="00D47D8F" w:rsidRDefault="00731EE8" w:rsidP="00B80F16">
      <w:pPr>
        <w:spacing w:line="360" w:lineRule="auto"/>
        <w:ind w:firstLine="720"/>
        <w:rPr>
          <w:lang w:val="en-IE"/>
        </w:rPr>
      </w:pPr>
      <w:ins w:id="161" w:author="Chris C" w:date="2017-02-26T00:25:00Z">
        <w:r>
          <w:rPr>
            <w:lang w:val="en-IE"/>
          </w:rPr>
          <w:t xml:space="preserve">Habitat dimensionality was </w:t>
        </w:r>
      </w:ins>
      <w:del w:id="162" w:author="Chris C" w:date="2017-02-26T00:26:00Z">
        <w:r w:rsidR="00EA02BE" w:rsidDel="00731EE8">
          <w:rPr>
            <w:lang w:val="en-IE"/>
          </w:rPr>
          <w:delText>Another</w:delText>
        </w:r>
        <w:r w:rsidR="00D946BE" w:rsidDel="00731EE8">
          <w:rPr>
            <w:lang w:val="en-IE"/>
          </w:rPr>
          <w:delText xml:space="preserve"> </w:delText>
        </w:r>
      </w:del>
      <w:ins w:id="163" w:author="Chris C" w:date="2017-02-26T00:26:00Z">
        <w:r>
          <w:rPr>
            <w:lang w:val="en-IE"/>
          </w:rPr>
          <w:t xml:space="preserve">another </w:t>
        </w:r>
      </w:ins>
      <w:del w:id="164" w:author="Chris C" w:date="2017-02-26T00:26:00Z">
        <w:r w:rsidR="00044DEF" w:rsidDel="00731EE8">
          <w:rPr>
            <w:lang w:val="en-IE"/>
          </w:rPr>
          <w:delText>macroecological</w:delText>
        </w:r>
        <w:r w:rsidR="00D946BE" w:rsidDel="00731EE8">
          <w:rPr>
            <w:lang w:val="en-IE"/>
          </w:rPr>
          <w:delText xml:space="preserve"> </w:delText>
        </w:r>
      </w:del>
      <w:r w:rsidR="00EA02BE">
        <w:rPr>
          <w:lang w:val="en-IE"/>
        </w:rPr>
        <w:t>factor</w:t>
      </w:r>
      <w:r w:rsidR="0097166C">
        <w:rPr>
          <w:lang w:val="en-IE"/>
        </w:rPr>
        <w:t xml:space="preserve"> </w:t>
      </w:r>
      <w:del w:id="165" w:author="Chris C" w:date="2017-02-26T00:26:00Z">
        <w:r w:rsidR="0097166C" w:rsidDel="00731EE8">
          <w:rPr>
            <w:lang w:val="en-IE"/>
          </w:rPr>
          <w:delText xml:space="preserve">we </w:delText>
        </w:r>
      </w:del>
      <w:r w:rsidR="0097166C">
        <w:rPr>
          <w:lang w:val="en-IE"/>
        </w:rPr>
        <w:t>found</w:t>
      </w:r>
      <w:r w:rsidR="00EA02BE">
        <w:rPr>
          <w:lang w:val="en-IE"/>
        </w:rPr>
        <w:t xml:space="preserve"> </w:t>
      </w:r>
      <w:del w:id="166" w:author="Chris C" w:date="2017-02-26T00:26:00Z">
        <w:r w:rsidR="00EA02BE" w:rsidDel="00731EE8">
          <w:rPr>
            <w:lang w:val="en-IE"/>
          </w:rPr>
          <w:delText>shaping</w:delText>
        </w:r>
        <w:r w:rsidR="00D50CA3" w:rsidDel="00731EE8">
          <w:rPr>
            <w:lang w:val="en-IE"/>
          </w:rPr>
          <w:delText xml:space="preserve"> the </w:delText>
        </w:r>
        <w:r w:rsidR="00A01F3E" w:rsidDel="00731EE8">
          <w:rPr>
            <w:lang w:val="en-IE"/>
          </w:rPr>
          <w:delText>available</w:delText>
        </w:r>
      </w:del>
      <w:ins w:id="167" w:author="Chris C" w:date="2017-02-26T00:26:00Z">
        <w:r>
          <w:rPr>
            <w:lang w:val="en-IE"/>
          </w:rPr>
          <w:t>to influence the</w:t>
        </w:r>
      </w:ins>
      <w:r w:rsidR="00A01F3E">
        <w:rPr>
          <w:lang w:val="en-IE"/>
        </w:rPr>
        <w:t xml:space="preserve"> </w:t>
      </w:r>
      <w:r w:rsidR="00D50CA3">
        <w:rPr>
          <w:lang w:val="en-IE"/>
        </w:rPr>
        <w:t>volume</w:t>
      </w:r>
      <w:r w:rsidR="00EA02BE">
        <w:rPr>
          <w:lang w:val="en-IE"/>
        </w:rPr>
        <w:t xml:space="preserve"> </w:t>
      </w:r>
      <w:r w:rsidR="00D50CA3">
        <w:rPr>
          <w:lang w:val="en-IE"/>
        </w:rPr>
        <w:t xml:space="preserve">of </w:t>
      </w:r>
      <w:r w:rsidR="00EA02BE">
        <w:rPr>
          <w:lang w:val="en-IE"/>
        </w:rPr>
        <w:t>venom</w:t>
      </w:r>
      <w:del w:id="168" w:author="Chris C" w:date="2017-02-26T00:26:00Z">
        <w:r w:rsidR="00A01F3E" w:rsidDel="00287FE3">
          <w:rPr>
            <w:lang w:val="en-IE"/>
          </w:rPr>
          <w:delText xml:space="preserve"> to a species</w:delText>
        </w:r>
        <w:r w:rsidR="00EA02BE" w:rsidDel="00287FE3">
          <w:rPr>
            <w:lang w:val="en-IE"/>
          </w:rPr>
          <w:delText xml:space="preserve"> </w:delText>
        </w:r>
        <w:r w:rsidR="00044DEF" w:rsidDel="00287FE3">
          <w:rPr>
            <w:lang w:val="en-IE"/>
          </w:rPr>
          <w:delText>is</w:delText>
        </w:r>
        <w:r w:rsidR="00D946BE" w:rsidDel="00287FE3">
          <w:rPr>
            <w:lang w:val="en-IE"/>
          </w:rPr>
          <w:delText xml:space="preserve"> habitat dimensionalit</w:delText>
        </w:r>
        <w:r w:rsidR="007B1B43" w:rsidDel="00287FE3">
          <w:rPr>
            <w:lang w:val="en-IE"/>
          </w:rPr>
          <w:delText>y</w:delText>
        </w:r>
      </w:del>
      <w:r w:rsidR="007B1B43">
        <w:rPr>
          <w:lang w:val="en-IE"/>
        </w:rPr>
        <w:t xml:space="preserve">. </w:t>
      </w:r>
      <w:del w:id="169" w:author="Chris C" w:date="2017-02-26T00:26:00Z">
        <w:r w:rsidR="007B1B43" w:rsidDel="00287FE3">
          <w:rPr>
            <w:lang w:val="en-IE"/>
          </w:rPr>
          <w:delText>While w</w:delText>
        </w:r>
      </w:del>
      <w:ins w:id="170" w:author="Chris C" w:date="2017-02-26T00:26:00Z">
        <w:r w:rsidR="00287FE3">
          <w:rPr>
            <w:lang w:val="en-IE"/>
          </w:rPr>
          <w:t>W</w:t>
        </w:r>
      </w:ins>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20389D">
          <w:rPr>
            <w:noProof/>
            <w:lang w:val="en-IE"/>
          </w:rPr>
          <w:t>33</w:t>
        </w:r>
      </w:hyperlink>
      <w:r w:rsidR="0020389D">
        <w:rPr>
          <w:noProof/>
          <w:lang w:val="en-IE"/>
        </w:rPr>
        <w:t>)</w:t>
      </w:r>
      <w:r w:rsidR="00A01F3E">
        <w:rPr>
          <w:lang w:val="en-IE"/>
        </w:rPr>
        <w:fldChar w:fldCharType="end"/>
      </w:r>
      <w:ins w:id="171" w:author="Chris C" w:date="2017-02-26T00:26:00Z">
        <w:r w:rsidR="00287FE3">
          <w:rPr>
            <w:lang w:val="en-IE"/>
          </w:rPr>
          <w:t xml:space="preserve">, however, </w:t>
        </w:r>
      </w:ins>
      <w:del w:id="172" w:author="Chris C" w:date="2017-02-26T00:26:00Z">
        <w:r w:rsidR="007B1B43" w:rsidDel="00287FE3">
          <w:rPr>
            <w:lang w:val="en-IE"/>
          </w:rPr>
          <w:delText xml:space="preserve"> </w:delText>
        </w:r>
      </w:del>
      <w:r w:rsidR="007B1B43">
        <w:rPr>
          <w:lang w:val="en-IE"/>
        </w:rPr>
        <w:t>we found that</w:t>
      </w:r>
      <w:ins w:id="173" w:author="Chris C" w:date="2017-02-26T00:27:00Z">
        <w:r w:rsidR="00287FE3">
          <w:rPr>
            <w:lang w:val="en-IE"/>
          </w:rPr>
          <w:t xml:space="preserve"> </w:t>
        </w:r>
      </w:ins>
      <w:del w:id="174" w:author="Chris C" w:date="2017-02-26T00:27:00Z">
        <w:r w:rsidR="007B1B43" w:rsidDel="00287FE3">
          <w:rPr>
            <w:lang w:val="en-IE"/>
          </w:rPr>
          <w:delText xml:space="preserve">, counter to our expectation, </w:delText>
        </w:r>
      </w:del>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20389D">
        <w:rPr>
          <w:lang w:val="en-IE"/>
        </w:rPr>
        <w:instrText xml:space="preserve"> ADDIN EN.CITE &lt;EndNote&gt;&lt;Cite&gt;&lt;Author&gt;Shine&lt;/Author&gt;&lt;Year&gt;1985&lt;/Year&gt;&lt;RecNum&gt;105&lt;/RecNum&gt;&lt;DisplayText&gt;(40)&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20389D">
        <w:rPr>
          <w:noProof/>
          <w:lang w:val="en-IE"/>
        </w:rPr>
        <w:t>(</w:t>
      </w:r>
      <w:hyperlink w:anchor="_ENREF_40" w:tooltip="Shine, 1985 #105" w:history="1">
        <w:r w:rsidR="0020389D">
          <w:rPr>
            <w:noProof/>
            <w:lang w:val="en-IE"/>
          </w:rPr>
          <w:t>40</w:t>
        </w:r>
      </w:hyperlink>
      <w:r w:rsidR="0020389D">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20389D">
        <w:rPr>
          <w:color w:val="000000" w:themeColor="text1"/>
          <w:lang w:val="en-IE"/>
        </w:rPr>
        <w:instrText xml:space="preserve"> ADDIN EN.CITE &lt;EndNote&gt;&lt;Cite&gt;&lt;Author&gt;Branch&lt;/Author&gt;&lt;Year&gt;1998&lt;/Year&gt;&lt;RecNum&gt;69&lt;/RecNum&gt;&lt;DisplayText&gt;(41)&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20389D">
        <w:rPr>
          <w:noProof/>
          <w:color w:val="000000" w:themeColor="text1"/>
          <w:lang w:val="en-IE"/>
        </w:rPr>
        <w:t>(</w:t>
      </w:r>
      <w:hyperlink w:anchor="_ENREF_41" w:tooltip="Branch, 1998 #69" w:history="1">
        <w:r w:rsidR="0020389D">
          <w:rPr>
            <w:noProof/>
            <w:color w:val="000000" w:themeColor="text1"/>
            <w:lang w:val="en-IE"/>
          </w:rPr>
          <w:t>41</w:t>
        </w:r>
      </w:hyperlink>
      <w:r w:rsidR="0020389D">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20389D">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20389D">
        <w:rPr>
          <w:lang w:val="en-IE"/>
        </w:rPr>
        <w:instrText xml:space="preserve"> ADDIN EN.CITE &lt;EndNote&gt;&lt;Cite&gt;&lt;Author&gt;Currier&lt;/Author&gt;&lt;Year&gt;2012&lt;/Year&gt;&lt;RecNum&gt;118&lt;/RecNum&gt;&lt;DisplayText&gt;(42)&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20389D">
        <w:rPr>
          <w:noProof/>
          <w:lang w:val="en-IE"/>
        </w:rPr>
        <w:t>(</w:t>
      </w:r>
      <w:hyperlink w:anchor="_ENREF_42" w:tooltip="Currier, 2012 #118" w:history="1">
        <w:r w:rsidR="0020389D">
          <w:rPr>
            <w:noProof/>
            <w:lang w:val="en-IE"/>
          </w:rPr>
          <w:t>42</w:t>
        </w:r>
      </w:hyperlink>
      <w:r w:rsidR="0020389D">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20389D">
        <w:rPr>
          <w:lang w:val="en-IE"/>
        </w:rPr>
        <w:instrText xml:space="preserve"> ADDIN EN.CITE &lt;EndNote&gt;&lt;Cite&gt;&lt;Author&gt;Hayes&lt;/Author&gt;&lt;Year&gt;2008&lt;/Year&gt;&lt;RecNum&gt;120&lt;/RecNum&gt;&lt;DisplayText&gt;(28, 43)&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20389D">
        <w:rPr>
          <w:noProof/>
          <w:lang w:val="en-IE"/>
        </w:rPr>
        <w:t>(</w:t>
      </w:r>
      <w:hyperlink w:anchor="_ENREF_28" w:tooltip="Hayes, 2002 #9" w:history="1">
        <w:r w:rsidR="0020389D">
          <w:rPr>
            <w:noProof/>
            <w:lang w:val="en-IE"/>
          </w:rPr>
          <w:t>28</w:t>
        </w:r>
      </w:hyperlink>
      <w:r w:rsidR="0020389D">
        <w:rPr>
          <w:noProof/>
          <w:lang w:val="en-IE"/>
        </w:rPr>
        <w:t xml:space="preserve">, </w:t>
      </w:r>
      <w:hyperlink w:anchor="_ENREF_43" w:tooltip="Hayes, 2008 #120" w:history="1">
        <w:r w:rsidR="0020389D">
          <w:rPr>
            <w:noProof/>
            <w:lang w:val="en-IE"/>
          </w:rPr>
          <w:t>43</w:t>
        </w:r>
      </w:hyperlink>
      <w:r w:rsidR="0020389D">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4F32968B"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macroecological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20389D">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20389D">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20389D">
        <w:rPr>
          <w:lang w:val="en-IE"/>
        </w:rPr>
        <w:instrText xml:space="preserve"> ADDIN EN.CITE &lt;EndNote&gt;&lt;Cite&gt;&lt;Author&gt;Nisani&lt;/Author&gt;&lt;Year&gt;2007&lt;/Year&gt;&lt;RecNum&gt;202&lt;/RecNum&gt;&lt;DisplayText&gt;(4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20389D">
        <w:rPr>
          <w:noProof/>
          <w:lang w:val="en-IE"/>
        </w:rPr>
        <w:t>(</w:t>
      </w:r>
      <w:hyperlink w:anchor="_ENREF_44" w:tooltip="Nisani, 2007 #202" w:history="1">
        <w:r w:rsidR="0020389D">
          <w:rPr>
            <w:noProof/>
            <w:lang w:val="en-IE"/>
          </w:rPr>
          <w:t>44</w:t>
        </w:r>
      </w:hyperlink>
      <w:r w:rsidR="0020389D">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macroecological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20389D">
        <w:rPr>
          <w:lang w:val="en-IE"/>
        </w:rPr>
        <w:instrText xml:space="preserve"> ADDIN EN.CITE &lt;EndNote&gt;&lt;Cite&gt;&lt;Author&gt;Wroe&lt;/Author&gt;&lt;Year&gt;2005&lt;/Year&gt;&lt;RecNum&gt;211&lt;/RecNum&gt;&lt;DisplayText&gt;(45)&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20389D">
        <w:rPr>
          <w:noProof/>
          <w:lang w:val="en-IE"/>
        </w:rPr>
        <w:t>(</w:t>
      </w:r>
      <w:hyperlink w:anchor="_ENREF_45" w:tooltip="Wroe, 2005 #211" w:history="1">
        <w:r w:rsidR="0020389D">
          <w:rPr>
            <w:noProof/>
            <w:lang w:val="en-IE"/>
          </w:rPr>
          <w:t>45</w:t>
        </w:r>
      </w:hyperlink>
      <w:r w:rsidR="0020389D">
        <w:rPr>
          <w:noProof/>
          <w:lang w:val="en-IE"/>
        </w:rPr>
        <w:t>)</w:t>
      </w:r>
      <w:r w:rsidR="00B80F16">
        <w:rPr>
          <w:lang w:val="en-IE"/>
        </w:rPr>
        <w:fldChar w:fldCharType="end"/>
      </w:r>
      <w:r w:rsidR="00842A40">
        <w:rPr>
          <w:lang w:val="en-IE"/>
        </w:rPr>
        <w:t>, or macroecological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20389D">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81F50DB"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20389D">
        <w:instrText xml:space="preserve"> ADDIN EN.CITE &lt;EndNote&gt;&lt;Cite&gt;&lt;Author&gt;Hedges&lt;/Author&gt;&lt;Year&gt;2006&lt;/Year&gt;&lt;RecNum&gt;63&lt;/RecNum&gt;&lt;DisplayText&gt;(46)&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20389D">
        <w:rPr>
          <w:noProof/>
        </w:rPr>
        <w:t>(</w:t>
      </w:r>
      <w:hyperlink w:anchor="_ENREF_46" w:tooltip="Hedges, 2006 #63" w:history="1">
        <w:r w:rsidR="0020389D">
          <w:rPr>
            <w:noProof/>
          </w:rPr>
          <w:t>46</w:t>
        </w:r>
      </w:hyperlink>
      <w:r w:rsidR="0020389D">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32580108"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20389D">
          <w:rPr>
            <w:noProof/>
            <w:u w:color="1A4673"/>
          </w:rPr>
          <w:t>15</w:t>
        </w:r>
      </w:hyperlink>
      <w:r w:rsidR="00E848FC">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20389D">
        <w:rPr>
          <w:u w:color="1A4673"/>
        </w:rPr>
        <w:instrText xml:space="preserve"> ADDIN EN.CITE &lt;EndNote&gt;&lt;Cite&gt;&lt;Author&gt;Shine&lt;/Author&gt;&lt;Year&gt;1985&lt;/Year&gt;&lt;RecNum&gt;105&lt;/RecNum&gt;&lt;DisplayText&gt;(40)&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20389D">
        <w:rPr>
          <w:noProof/>
          <w:u w:color="1A4673"/>
        </w:rPr>
        <w:t>(</w:t>
      </w:r>
      <w:hyperlink w:anchor="_ENREF_40" w:tooltip="Shine, 1985 #105" w:history="1">
        <w:r w:rsidR="0020389D">
          <w:rPr>
            <w:noProof/>
            <w:u w:color="1A4673"/>
          </w:rPr>
          <w:t>40</w:t>
        </w:r>
      </w:hyperlink>
      <w:r w:rsidR="0020389D">
        <w:rPr>
          <w:noProof/>
          <w:u w:color="1A4673"/>
        </w:rPr>
        <w:t>)</w:t>
      </w:r>
      <w:r>
        <w:rPr>
          <w:u w:color="1A4673"/>
        </w:rPr>
        <w:fldChar w:fldCharType="end"/>
      </w:r>
      <w:r w:rsidRPr="000B594C">
        <w:rPr>
          <w:u w:color="1A4673"/>
        </w:rPr>
        <w:t>.</w:t>
      </w:r>
      <w:r>
        <w:rPr>
          <w:u w:color="1A4673"/>
        </w:rPr>
        <w:t xml:space="preserve"> </w:t>
      </w:r>
    </w:p>
    <w:p w14:paraId="69F805BD" w14:textId="7690DA62"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20389D">
        <w:rPr>
          <w:u w:color="1A4673"/>
        </w:rPr>
        <w:instrText xml:space="preserve"> ADDIN EN.CITE &lt;EndNote&gt;&lt;Cite&gt;&lt;Author&gt;Meiri&lt;/Author&gt;&lt;Year&gt;2010&lt;/Year&gt;&lt;RecNum&gt;66&lt;/RecNum&gt;&lt;DisplayText&gt;(47)&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20389D">
        <w:rPr>
          <w:noProof/>
          <w:u w:color="1A4673"/>
        </w:rPr>
        <w:t>(</w:t>
      </w:r>
      <w:hyperlink w:anchor="_ENREF_47" w:tooltip="Meiri, 2010 #66" w:history="1">
        <w:r w:rsidR="0020389D">
          <w:rPr>
            <w:noProof/>
            <w:u w:color="1A4673"/>
          </w:rPr>
          <w:t>47</w:t>
        </w:r>
      </w:hyperlink>
      <w:r w:rsidR="0020389D">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20389D">
        <w:instrText xml:space="preserve"> ADDIN EN.CITE </w:instrText>
      </w:r>
      <w:r w:rsidR="0020389D">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20389D">
        <w:instrText xml:space="preserve"> ADDIN EN.CITE.DATA </w:instrText>
      </w:r>
      <w:r w:rsidR="0020389D">
        <w:fldChar w:fldCharType="end"/>
      </w:r>
      <w:r w:rsidRPr="000B594C">
        <w:fldChar w:fldCharType="separate"/>
      </w:r>
      <w:r w:rsidR="0020389D">
        <w:rPr>
          <w:noProof/>
        </w:rPr>
        <w:t>(</w:t>
      </w:r>
      <w:hyperlink w:anchor="_ENREF_47" w:tooltip="Meiri, 2010 #66" w:history="1">
        <w:r w:rsidR="0020389D">
          <w:rPr>
            <w:noProof/>
          </w:rPr>
          <w:t>47-49</w:t>
        </w:r>
      </w:hyperlink>
      <w:r w:rsidR="0020389D">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20389D">
        <w:instrText xml:space="preserve"> ADDIN EN.CITE &lt;EndNote&gt;&lt;Cite&gt;&lt;Author&gt;Pough&lt;/Author&gt;&lt;Year&gt;1980&lt;/Year&gt;&lt;RecNum&gt;67&lt;/RecNum&gt;&lt;DisplayText&gt;(48, 50)&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20389D">
        <w:rPr>
          <w:noProof/>
        </w:rPr>
        <w:t>(</w:t>
      </w:r>
      <w:hyperlink w:anchor="_ENREF_48" w:tooltip="Feldman, 2013 #64" w:history="1">
        <w:r w:rsidR="0020389D">
          <w:rPr>
            <w:noProof/>
          </w:rPr>
          <w:t>48</w:t>
        </w:r>
      </w:hyperlink>
      <w:r w:rsidR="0020389D">
        <w:rPr>
          <w:noProof/>
        </w:rPr>
        <w:t xml:space="preserve">, </w:t>
      </w:r>
      <w:hyperlink w:anchor="_ENREF_50" w:tooltip="Pough, 1980 #67" w:history="1">
        <w:r w:rsidR="0020389D">
          <w:rPr>
            <w:noProof/>
          </w:rPr>
          <w:t>50</w:t>
        </w:r>
      </w:hyperlink>
      <w:r w:rsidR="0020389D">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6EDD77EA"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20389D">
        <w:rPr>
          <w:u w:color="1A4673"/>
        </w:rPr>
        <w:instrText xml:space="preserve"> ADDIN EN.CITE &lt;EndNote&gt;&lt;Cite&gt;&lt;Author&gt;Pyron&lt;/Author&gt;&lt;Year&gt;2014&lt;/Year&gt;&lt;RecNum&gt;79&lt;/RecNum&gt;&lt;DisplayText&gt;(51)&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20389D">
        <w:rPr>
          <w:noProof/>
          <w:u w:color="1A4673"/>
        </w:rPr>
        <w:t>(</w:t>
      </w:r>
      <w:hyperlink w:anchor="_ENREF_51" w:tooltip="Pyron, 2014 #79" w:history="1">
        <w:r w:rsidR="0020389D">
          <w:rPr>
            <w:noProof/>
            <w:u w:color="1A4673"/>
          </w:rPr>
          <w:t>51</w:t>
        </w:r>
      </w:hyperlink>
      <w:r w:rsidR="0020389D">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347CC8AC"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20389D">
        <w:rPr>
          <w:rFonts w:eastAsia="Times New Roman"/>
        </w:rPr>
        <w:instrText xml:space="preserve"> ADDIN EN.CITE &lt;EndNote&gt;&lt;Cite&gt;&lt;Author&gt;Hadfield&lt;/Author&gt;&lt;Year&gt;2010&lt;/Year&gt;&lt;RecNum&gt;81&lt;/RecNum&gt;&lt;DisplayText&gt;(52)&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20389D">
        <w:rPr>
          <w:rFonts w:eastAsia="Times New Roman"/>
          <w:noProof/>
        </w:rPr>
        <w:t>(</w:t>
      </w:r>
      <w:hyperlink w:anchor="_ENREF_52" w:tooltip="Hadfield, 2010 #81" w:history="1">
        <w:r w:rsidR="0020389D">
          <w:rPr>
            <w:rFonts w:eastAsia="Times New Roman"/>
            <w:noProof/>
          </w:rPr>
          <w:t>52</w:t>
        </w:r>
      </w:hyperlink>
      <w:r w:rsidR="0020389D">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20389D">
        <w:rPr>
          <w:rFonts w:eastAsia="Times New Roman"/>
        </w:rPr>
        <w:instrText xml:space="preserve"> ADDIN EN.CITE &lt;EndNote&gt;&lt;Cite&gt;&lt;Author&gt;Team&lt;/Author&gt;&lt;Year&gt;2016&lt;/Year&gt;&lt;RecNum&gt;80&lt;/RecNum&gt;&lt;DisplayText&gt;(53)&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20389D">
        <w:rPr>
          <w:rFonts w:eastAsia="Times New Roman"/>
          <w:noProof/>
        </w:rPr>
        <w:t>(</w:t>
      </w:r>
      <w:hyperlink w:anchor="_ENREF_53" w:tooltip="Team, 2016 #80" w:history="1">
        <w:r w:rsidR="0020389D">
          <w:rPr>
            <w:rFonts w:eastAsia="Times New Roman"/>
            <w:noProof/>
          </w:rPr>
          <w:t>53</w:t>
        </w:r>
      </w:hyperlink>
      <w:r w:rsidR="0020389D">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1B21F213"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20389D">
        <w:rPr>
          <w:rFonts w:eastAsia="Times New Roman"/>
        </w:rPr>
        <w:instrText xml:space="preserve"> ADDIN EN.CITE &lt;EndNote&gt;&lt;Cite&gt;&lt;Author&gt;Brooks&lt;/Author&gt;&lt;Year&gt;1998&lt;/Year&gt;&lt;RecNum&gt;82&lt;/RecNum&gt;&lt;DisplayText&gt;(54)&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20389D">
        <w:rPr>
          <w:rFonts w:eastAsia="Times New Roman"/>
          <w:noProof/>
        </w:rPr>
        <w:t>(</w:t>
      </w:r>
      <w:hyperlink w:anchor="_ENREF_54" w:tooltip="Brooks, 1998 #82" w:history="1">
        <w:r w:rsidR="0020389D">
          <w:rPr>
            <w:rFonts w:eastAsia="Times New Roman"/>
            <w:noProof/>
          </w:rPr>
          <w:t>54</w:t>
        </w:r>
      </w:hyperlink>
      <w:r w:rsidR="0020389D">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59BFCD44" w14:textId="77777777" w:rsidR="0020389D" w:rsidRPr="0020389D" w:rsidRDefault="000E7D67" w:rsidP="0020389D">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20389D" w:rsidRPr="0020389D">
        <w:rPr>
          <w:noProof/>
        </w:rPr>
        <w:t>Uncategorized References</w:t>
      </w:r>
    </w:p>
    <w:p w14:paraId="2689705F" w14:textId="77777777" w:rsidR="0020389D" w:rsidRPr="0020389D" w:rsidRDefault="0020389D" w:rsidP="0020389D">
      <w:pPr>
        <w:pStyle w:val="EndNoteBibliography"/>
        <w:ind w:left="720" w:hanging="720"/>
        <w:rPr>
          <w:noProof/>
        </w:rPr>
      </w:pPr>
      <w:bookmarkStart w:id="175" w:name="_ENREF_1"/>
      <w:r w:rsidRPr="0020389D">
        <w:rPr>
          <w:noProof/>
        </w:rPr>
        <w:t>1.</w:t>
      </w:r>
      <w:r w:rsidRPr="0020389D">
        <w:rPr>
          <w:noProof/>
        </w:rPr>
        <w:tab/>
        <w:t xml:space="preserve">Casewell NR, Wüster W, Vonk FJ, Harrison RA, &amp; Fry BG (2013) Complex cocktails: the evolutionary novelty of venoms. </w:t>
      </w:r>
      <w:r w:rsidRPr="0020389D">
        <w:rPr>
          <w:i/>
          <w:noProof/>
        </w:rPr>
        <w:t>Trends in ecology &amp; evolution</w:t>
      </w:r>
      <w:r w:rsidRPr="0020389D">
        <w:rPr>
          <w:noProof/>
        </w:rPr>
        <w:t xml:space="preserve"> 28(4):219-229.</w:t>
      </w:r>
      <w:bookmarkEnd w:id="175"/>
    </w:p>
    <w:p w14:paraId="2F086462" w14:textId="77777777" w:rsidR="0020389D" w:rsidRPr="0020389D" w:rsidRDefault="0020389D" w:rsidP="0020389D">
      <w:pPr>
        <w:pStyle w:val="EndNoteBibliography"/>
        <w:ind w:left="720" w:hanging="720"/>
        <w:rPr>
          <w:noProof/>
        </w:rPr>
      </w:pPr>
      <w:bookmarkStart w:id="176" w:name="_ENREF_2"/>
      <w:r w:rsidRPr="0020389D">
        <w:rPr>
          <w:noProof/>
        </w:rPr>
        <w:t>2.</w:t>
      </w:r>
      <w:r w:rsidRPr="0020389D">
        <w:rPr>
          <w:noProof/>
        </w:rPr>
        <w:tab/>
        <w:t>Kasturiratne A</w:t>
      </w:r>
      <w:r w:rsidRPr="0020389D">
        <w:rPr>
          <w:i/>
          <w:noProof/>
        </w:rPr>
        <w:t>, et al.</w:t>
      </w:r>
      <w:r w:rsidRPr="0020389D">
        <w:rPr>
          <w:noProof/>
        </w:rPr>
        <w:t xml:space="preserve"> (2008) The global burden of snakebite: a literature analysis and modelling based on regional estimates of envenoming and deaths. </w:t>
      </w:r>
      <w:r w:rsidRPr="0020389D">
        <w:rPr>
          <w:i/>
          <w:noProof/>
        </w:rPr>
        <w:t>PLoS Med</w:t>
      </w:r>
      <w:r w:rsidRPr="0020389D">
        <w:rPr>
          <w:noProof/>
        </w:rPr>
        <w:t xml:space="preserve"> 5(11):e218.</w:t>
      </w:r>
      <w:bookmarkEnd w:id="176"/>
    </w:p>
    <w:p w14:paraId="69C7702D" w14:textId="77777777" w:rsidR="0020389D" w:rsidRPr="0020389D" w:rsidRDefault="0020389D" w:rsidP="0020389D">
      <w:pPr>
        <w:pStyle w:val="EndNoteBibliography"/>
        <w:ind w:left="720" w:hanging="720"/>
        <w:rPr>
          <w:noProof/>
        </w:rPr>
      </w:pPr>
      <w:bookmarkStart w:id="177" w:name="_ENREF_3"/>
      <w:r w:rsidRPr="0020389D">
        <w:rPr>
          <w:noProof/>
        </w:rPr>
        <w:t>3.</w:t>
      </w:r>
      <w:r w:rsidRPr="0020389D">
        <w:rPr>
          <w:noProof/>
        </w:rPr>
        <w:tab/>
        <w:t xml:space="preserve">Weinstein SA, Warrell DA, White J, &amp; Keyler D (2011) Venomous" bites from non-venomous snakes. </w:t>
      </w:r>
      <w:r w:rsidRPr="0020389D">
        <w:rPr>
          <w:i/>
          <w:noProof/>
        </w:rPr>
        <w:t>A Critical Analysis of Risk and Management of “Colubrid” Snake Bites</w:t>
      </w:r>
      <w:r w:rsidRPr="0020389D">
        <w:rPr>
          <w:noProof/>
        </w:rPr>
        <w:t>,  (Elsevier London).</w:t>
      </w:r>
      <w:bookmarkEnd w:id="177"/>
    </w:p>
    <w:p w14:paraId="35EC40E5" w14:textId="77777777" w:rsidR="0020389D" w:rsidRPr="0020389D" w:rsidRDefault="0020389D" w:rsidP="0020389D">
      <w:pPr>
        <w:pStyle w:val="EndNoteBibliography"/>
        <w:ind w:left="720" w:hanging="720"/>
        <w:rPr>
          <w:noProof/>
        </w:rPr>
      </w:pPr>
      <w:bookmarkStart w:id="178" w:name="_ENREF_4"/>
      <w:r w:rsidRPr="0020389D">
        <w:rPr>
          <w:noProof/>
        </w:rPr>
        <w:t>4.</w:t>
      </w:r>
      <w:r w:rsidRPr="0020389D">
        <w:rPr>
          <w:noProof/>
        </w:rPr>
        <w:tab/>
        <w:t xml:space="preserve">Chippaux J-P, Williams V, &amp; White J (1991) Snake venom variability: methods of study, results and interpretation. </w:t>
      </w:r>
      <w:r w:rsidRPr="0020389D">
        <w:rPr>
          <w:i/>
          <w:noProof/>
        </w:rPr>
        <w:t>Toxicon</w:t>
      </w:r>
      <w:r w:rsidRPr="0020389D">
        <w:rPr>
          <w:noProof/>
        </w:rPr>
        <w:t xml:space="preserve"> 29(11):1279-1303.</w:t>
      </w:r>
      <w:bookmarkEnd w:id="178"/>
    </w:p>
    <w:p w14:paraId="4B140409" w14:textId="77777777" w:rsidR="0020389D" w:rsidRPr="0020389D" w:rsidRDefault="0020389D" w:rsidP="0020389D">
      <w:pPr>
        <w:pStyle w:val="EndNoteBibliography"/>
        <w:ind w:left="720" w:hanging="720"/>
        <w:rPr>
          <w:noProof/>
        </w:rPr>
      </w:pPr>
      <w:bookmarkStart w:id="179" w:name="_ENREF_5"/>
      <w:r w:rsidRPr="0020389D">
        <w:rPr>
          <w:noProof/>
        </w:rPr>
        <w:t>5.</w:t>
      </w:r>
      <w:r w:rsidRPr="0020389D">
        <w:rPr>
          <w:noProof/>
        </w:rPr>
        <w:tab/>
        <w:t xml:space="preserve">Barlow A, Pook CE, Harrison RA, &amp; Wüster W (2009) Coevolution of diet and prey-specific venom activity supports the role of selection in snake venom evolution. </w:t>
      </w:r>
      <w:r w:rsidRPr="0020389D">
        <w:rPr>
          <w:i/>
          <w:noProof/>
        </w:rPr>
        <w:t>Proceedings of the Royal Society of London B: Biological Sciences</w:t>
      </w:r>
      <w:r w:rsidRPr="0020389D">
        <w:rPr>
          <w:noProof/>
        </w:rPr>
        <w:t xml:space="preserve"> 276(1666):2443-2449.</w:t>
      </w:r>
      <w:bookmarkEnd w:id="179"/>
    </w:p>
    <w:p w14:paraId="29D31A0D" w14:textId="77777777" w:rsidR="0020389D" w:rsidRPr="0020389D" w:rsidRDefault="0020389D" w:rsidP="0020389D">
      <w:pPr>
        <w:pStyle w:val="EndNoteBibliography"/>
        <w:ind w:left="720" w:hanging="720"/>
        <w:rPr>
          <w:noProof/>
        </w:rPr>
      </w:pPr>
      <w:bookmarkStart w:id="180" w:name="_ENREF_6"/>
      <w:r w:rsidRPr="0020389D">
        <w:rPr>
          <w:noProof/>
        </w:rPr>
        <w:t>6.</w:t>
      </w:r>
      <w:r w:rsidRPr="0020389D">
        <w:rPr>
          <w:noProof/>
        </w:rPr>
        <w:tab/>
        <w:t xml:space="preserve">da Silva NJ &amp; Aird SD (2001) Prey specificity, comparative lethality and compositional differences of coral snake venoms. </w:t>
      </w:r>
      <w:r w:rsidRPr="0020389D">
        <w:rPr>
          <w:i/>
          <w:noProof/>
        </w:rPr>
        <w:t>Comparative Biochemistry and Physiology Part C: Toxicology &amp; Pharmacology</w:t>
      </w:r>
      <w:r w:rsidRPr="0020389D">
        <w:rPr>
          <w:noProof/>
        </w:rPr>
        <w:t xml:space="preserve"> 128(3):425-456.</w:t>
      </w:r>
      <w:bookmarkEnd w:id="180"/>
    </w:p>
    <w:p w14:paraId="374EDC69" w14:textId="77777777" w:rsidR="0020389D" w:rsidRPr="0020389D" w:rsidRDefault="0020389D" w:rsidP="0020389D">
      <w:pPr>
        <w:pStyle w:val="EndNoteBibliography"/>
        <w:ind w:left="720" w:hanging="720"/>
        <w:rPr>
          <w:noProof/>
        </w:rPr>
      </w:pPr>
      <w:bookmarkStart w:id="181" w:name="_ENREF_7"/>
      <w:r w:rsidRPr="0020389D">
        <w:rPr>
          <w:noProof/>
        </w:rPr>
        <w:t>7.</w:t>
      </w:r>
      <w:r w:rsidRPr="0020389D">
        <w:rPr>
          <w:noProof/>
        </w:rPr>
        <w:tab/>
        <w:t xml:space="preserve">Daltry JC, Wuester W, &amp; Thorpe RS (1996) Diet and snake venom evolution. </w:t>
      </w:r>
      <w:r w:rsidRPr="0020389D">
        <w:rPr>
          <w:i/>
          <w:noProof/>
        </w:rPr>
        <w:t>Nature</w:t>
      </w:r>
      <w:r w:rsidRPr="0020389D">
        <w:rPr>
          <w:noProof/>
        </w:rPr>
        <w:t xml:space="preserve"> 379(6565):537-540.</w:t>
      </w:r>
      <w:bookmarkEnd w:id="181"/>
    </w:p>
    <w:p w14:paraId="27737A66" w14:textId="77777777" w:rsidR="0020389D" w:rsidRPr="0020389D" w:rsidRDefault="0020389D" w:rsidP="0020389D">
      <w:pPr>
        <w:pStyle w:val="EndNoteBibliography"/>
        <w:ind w:left="720" w:hanging="720"/>
        <w:rPr>
          <w:noProof/>
        </w:rPr>
      </w:pPr>
      <w:bookmarkStart w:id="182" w:name="_ENREF_8"/>
      <w:r w:rsidRPr="0020389D">
        <w:rPr>
          <w:noProof/>
        </w:rPr>
        <w:t>8.</w:t>
      </w:r>
      <w:r w:rsidRPr="0020389D">
        <w:rPr>
          <w:noProof/>
        </w:rPr>
        <w:tab/>
        <w:t xml:space="preserve">Starkov VG, Osipov AV, &amp; Utkin YN (2007) Toxicity of venoms from vipers of Pelias group to crickets Gryllus assimilis and its relation to snake entomophagy. </w:t>
      </w:r>
      <w:r w:rsidRPr="0020389D">
        <w:rPr>
          <w:i/>
          <w:noProof/>
        </w:rPr>
        <w:t>Toxicon</w:t>
      </w:r>
      <w:r w:rsidRPr="0020389D">
        <w:rPr>
          <w:noProof/>
        </w:rPr>
        <w:t xml:space="preserve"> 49(7):995-1001.</w:t>
      </w:r>
      <w:bookmarkEnd w:id="182"/>
    </w:p>
    <w:p w14:paraId="3433F5FC" w14:textId="77777777" w:rsidR="0020389D" w:rsidRPr="0020389D" w:rsidRDefault="0020389D" w:rsidP="0020389D">
      <w:pPr>
        <w:pStyle w:val="EndNoteBibliography"/>
        <w:ind w:left="720" w:hanging="720"/>
        <w:rPr>
          <w:noProof/>
        </w:rPr>
      </w:pPr>
      <w:bookmarkStart w:id="183" w:name="_ENREF_9"/>
      <w:r w:rsidRPr="0020389D">
        <w:rPr>
          <w:noProof/>
        </w:rPr>
        <w:t>9.</w:t>
      </w:r>
      <w:r w:rsidRPr="0020389D">
        <w:rPr>
          <w:noProof/>
        </w:rPr>
        <w:tab/>
        <w:t xml:space="preserve">Sasa M (1999) Diet and snake venom evolution: can local selection alone explain intraspecific venom variation? </w:t>
      </w:r>
      <w:r w:rsidRPr="0020389D">
        <w:rPr>
          <w:i/>
          <w:noProof/>
        </w:rPr>
        <w:t>TOXICON-OXFORD-</w:t>
      </w:r>
      <w:r w:rsidRPr="0020389D">
        <w:rPr>
          <w:noProof/>
        </w:rPr>
        <w:t xml:space="preserve"> 37:249-252.</w:t>
      </w:r>
      <w:bookmarkEnd w:id="183"/>
    </w:p>
    <w:p w14:paraId="2336F09D" w14:textId="77777777" w:rsidR="0020389D" w:rsidRPr="0020389D" w:rsidRDefault="0020389D" w:rsidP="0020389D">
      <w:pPr>
        <w:pStyle w:val="EndNoteBibliography"/>
        <w:ind w:left="720" w:hanging="720"/>
        <w:rPr>
          <w:noProof/>
        </w:rPr>
      </w:pPr>
      <w:bookmarkStart w:id="184" w:name="_ENREF_10"/>
      <w:r w:rsidRPr="0020389D">
        <w:rPr>
          <w:noProof/>
        </w:rPr>
        <w:t>10.</w:t>
      </w:r>
      <w:r w:rsidRPr="0020389D">
        <w:rPr>
          <w:noProof/>
        </w:rPr>
        <w:tab/>
        <w:t xml:space="preserve">Mebs D (2001) Toxicity in animals. Trends in evolution? </w:t>
      </w:r>
      <w:r w:rsidRPr="0020389D">
        <w:rPr>
          <w:i/>
          <w:noProof/>
        </w:rPr>
        <w:t>Toxicon</w:t>
      </w:r>
      <w:r w:rsidRPr="0020389D">
        <w:rPr>
          <w:noProof/>
        </w:rPr>
        <w:t xml:space="preserve"> 39(1):87-96.</w:t>
      </w:r>
      <w:bookmarkEnd w:id="184"/>
    </w:p>
    <w:p w14:paraId="1FDB76DF" w14:textId="77777777" w:rsidR="0020389D" w:rsidRPr="0020389D" w:rsidRDefault="0020389D" w:rsidP="0020389D">
      <w:pPr>
        <w:pStyle w:val="EndNoteBibliography"/>
        <w:ind w:left="720" w:hanging="720"/>
        <w:rPr>
          <w:noProof/>
        </w:rPr>
      </w:pPr>
      <w:bookmarkStart w:id="185" w:name="_ENREF_11"/>
      <w:r w:rsidRPr="0020389D">
        <w:rPr>
          <w:noProof/>
        </w:rPr>
        <w:t>11.</w:t>
      </w:r>
      <w:r w:rsidRPr="0020389D">
        <w:rPr>
          <w:noProof/>
        </w:rPr>
        <w:tab/>
        <w:t xml:space="preserve">WuÈster W, Daltry JC, &amp; Thorpe RS (1999) Can diet explain intraspecific venom variation? Reply to Sasa. </w:t>
      </w:r>
      <w:r w:rsidRPr="0020389D">
        <w:rPr>
          <w:i/>
          <w:noProof/>
        </w:rPr>
        <w:t>TOXICON-OXFORD-</w:t>
      </w:r>
      <w:r w:rsidRPr="0020389D">
        <w:rPr>
          <w:noProof/>
        </w:rPr>
        <w:t xml:space="preserve"> 37:253-258.</w:t>
      </w:r>
      <w:bookmarkEnd w:id="185"/>
    </w:p>
    <w:p w14:paraId="5E14AC5C" w14:textId="77777777" w:rsidR="0020389D" w:rsidRPr="0020389D" w:rsidRDefault="0020389D" w:rsidP="0020389D">
      <w:pPr>
        <w:pStyle w:val="EndNoteBibliography"/>
        <w:ind w:left="720" w:hanging="720"/>
        <w:rPr>
          <w:noProof/>
        </w:rPr>
      </w:pPr>
      <w:bookmarkStart w:id="186" w:name="_ENREF_12"/>
      <w:r w:rsidRPr="0020389D">
        <w:rPr>
          <w:noProof/>
        </w:rPr>
        <w:t>12.</w:t>
      </w:r>
      <w:r w:rsidRPr="0020389D">
        <w:rPr>
          <w:noProof/>
        </w:rPr>
        <w:tab/>
        <w:t xml:space="preserve">Albertson RC, Markert J, Danley P, &amp; Kocher T (1999) Phylogeny of a rapidly evolving clade: the cichlid fishes of Lake Malawi, East Africa. </w:t>
      </w:r>
      <w:r w:rsidRPr="0020389D">
        <w:rPr>
          <w:i/>
          <w:noProof/>
        </w:rPr>
        <w:t>Proceedings of the National Academy of Sciences</w:t>
      </w:r>
      <w:r w:rsidRPr="0020389D">
        <w:rPr>
          <w:noProof/>
        </w:rPr>
        <w:t xml:space="preserve"> 96(9):5107-5110.</w:t>
      </w:r>
      <w:bookmarkEnd w:id="186"/>
    </w:p>
    <w:p w14:paraId="3274E7DD" w14:textId="77777777" w:rsidR="0020389D" w:rsidRPr="0020389D" w:rsidRDefault="0020389D" w:rsidP="0020389D">
      <w:pPr>
        <w:pStyle w:val="EndNoteBibliography"/>
        <w:ind w:left="720" w:hanging="720"/>
        <w:rPr>
          <w:noProof/>
        </w:rPr>
      </w:pPr>
      <w:bookmarkStart w:id="187" w:name="_ENREF_13"/>
      <w:r w:rsidRPr="0020389D">
        <w:rPr>
          <w:noProof/>
        </w:rPr>
        <w:t>13.</w:t>
      </w:r>
      <w:r w:rsidRPr="0020389D">
        <w:rPr>
          <w:noProof/>
        </w:rPr>
        <w:tab/>
        <w:t>Cooney CR</w:t>
      </w:r>
      <w:r w:rsidRPr="0020389D">
        <w:rPr>
          <w:i/>
          <w:noProof/>
        </w:rPr>
        <w:t>, et al.</w:t>
      </w:r>
      <w:r w:rsidRPr="0020389D">
        <w:rPr>
          <w:noProof/>
        </w:rPr>
        <w:t xml:space="preserve"> (2017) Mega-evolutionary dynamics of the adaptive radiation of birds. </w:t>
      </w:r>
      <w:r w:rsidRPr="0020389D">
        <w:rPr>
          <w:i/>
          <w:noProof/>
        </w:rPr>
        <w:t>Nature</w:t>
      </w:r>
      <w:r w:rsidRPr="0020389D">
        <w:rPr>
          <w:noProof/>
        </w:rPr>
        <w:t>.</w:t>
      </w:r>
      <w:bookmarkEnd w:id="187"/>
    </w:p>
    <w:p w14:paraId="6D818DD2" w14:textId="77777777" w:rsidR="0020389D" w:rsidRPr="0020389D" w:rsidRDefault="0020389D" w:rsidP="0020389D">
      <w:pPr>
        <w:pStyle w:val="EndNoteBibliography"/>
        <w:ind w:left="720" w:hanging="720"/>
        <w:rPr>
          <w:noProof/>
        </w:rPr>
      </w:pPr>
      <w:bookmarkStart w:id="188" w:name="_ENREF_14"/>
      <w:r w:rsidRPr="0020389D">
        <w:rPr>
          <w:noProof/>
        </w:rPr>
        <w:t>14.</w:t>
      </w:r>
      <w:r w:rsidRPr="0020389D">
        <w:rPr>
          <w:noProof/>
        </w:rPr>
        <w:tab/>
        <w:t xml:space="preserve">Domenici P (2001) The scaling of locomotor performance in predator–prey encounters: from fish to killer whales. </w:t>
      </w:r>
      <w:r w:rsidRPr="0020389D">
        <w:rPr>
          <w:i/>
          <w:noProof/>
        </w:rPr>
        <w:t>Comparative Biochemistry and Physiology Part A: Molecular &amp; Integrative Physiology</w:t>
      </w:r>
      <w:r w:rsidRPr="0020389D">
        <w:rPr>
          <w:noProof/>
        </w:rPr>
        <w:t xml:space="preserve"> 131(1):169-182.</w:t>
      </w:r>
      <w:bookmarkEnd w:id="188"/>
    </w:p>
    <w:p w14:paraId="655B525D" w14:textId="77777777" w:rsidR="0020389D" w:rsidRPr="0020389D" w:rsidRDefault="0020389D" w:rsidP="0020389D">
      <w:pPr>
        <w:pStyle w:val="EndNoteBibliography"/>
        <w:ind w:left="720" w:hanging="720"/>
        <w:rPr>
          <w:noProof/>
        </w:rPr>
      </w:pPr>
      <w:bookmarkStart w:id="189" w:name="_ENREF_15"/>
      <w:r w:rsidRPr="0020389D">
        <w:rPr>
          <w:noProof/>
        </w:rPr>
        <w:t>15.</w:t>
      </w:r>
      <w:r w:rsidRPr="0020389D">
        <w:rPr>
          <w:noProof/>
        </w:rPr>
        <w:tab/>
        <w:t xml:space="preserve">Pawar S, Dell AI, &amp; Savage VM (2012) Dimensionality of consumer search space drives trophic interaction strengths. </w:t>
      </w:r>
      <w:r w:rsidRPr="0020389D">
        <w:rPr>
          <w:i/>
          <w:noProof/>
        </w:rPr>
        <w:t>Nature</w:t>
      </w:r>
      <w:r w:rsidRPr="0020389D">
        <w:rPr>
          <w:noProof/>
        </w:rPr>
        <w:t xml:space="preserve"> 486(7404):485-489.</w:t>
      </w:r>
      <w:bookmarkEnd w:id="189"/>
    </w:p>
    <w:p w14:paraId="1DF11FEC" w14:textId="77777777" w:rsidR="0020389D" w:rsidRPr="0020389D" w:rsidRDefault="0020389D" w:rsidP="0020389D">
      <w:pPr>
        <w:pStyle w:val="EndNoteBibliography"/>
        <w:ind w:left="720" w:hanging="720"/>
        <w:rPr>
          <w:noProof/>
        </w:rPr>
      </w:pPr>
      <w:bookmarkStart w:id="190" w:name="_ENREF_16"/>
      <w:r w:rsidRPr="0020389D">
        <w:rPr>
          <w:noProof/>
        </w:rPr>
        <w:t>16.</w:t>
      </w:r>
      <w:r w:rsidRPr="0020389D">
        <w:rPr>
          <w:noProof/>
        </w:rPr>
        <w:tab/>
        <w:t>Kane A</w:t>
      </w:r>
      <w:r w:rsidRPr="0020389D">
        <w:rPr>
          <w:i/>
          <w:noProof/>
        </w:rPr>
        <w:t>, et al.</w:t>
      </w:r>
      <w:r w:rsidRPr="0020389D">
        <w:rPr>
          <w:noProof/>
        </w:rPr>
        <w:t xml:space="preserve"> (2016) Body Size as a Driver of Scavenging in Theropod Dinosaurs. </w:t>
      </w:r>
      <w:r w:rsidRPr="0020389D">
        <w:rPr>
          <w:i/>
          <w:noProof/>
        </w:rPr>
        <w:t>The American Naturalist</w:t>
      </w:r>
      <w:r w:rsidRPr="0020389D">
        <w:rPr>
          <w:noProof/>
        </w:rPr>
        <w:t xml:space="preserve"> 187(6):706-716.</w:t>
      </w:r>
      <w:bookmarkEnd w:id="190"/>
    </w:p>
    <w:p w14:paraId="4A27D508" w14:textId="77777777" w:rsidR="0020389D" w:rsidRPr="0020389D" w:rsidRDefault="0020389D" w:rsidP="0020389D">
      <w:pPr>
        <w:pStyle w:val="EndNoteBibliography"/>
        <w:ind w:left="720" w:hanging="720"/>
        <w:rPr>
          <w:noProof/>
        </w:rPr>
      </w:pPr>
      <w:bookmarkStart w:id="191" w:name="_ENREF_17"/>
      <w:r w:rsidRPr="0020389D">
        <w:rPr>
          <w:noProof/>
        </w:rPr>
        <w:t>17.</w:t>
      </w:r>
      <w:r w:rsidRPr="0020389D">
        <w:rPr>
          <w:noProof/>
        </w:rPr>
        <w:tab/>
        <w:t xml:space="preserve">Healy K, McNally L, Ruxton GD, Cooper N, &amp; Jackson AL (2013) Metabolic rate and body size are linked with perception of temporal information. </w:t>
      </w:r>
      <w:r w:rsidRPr="0020389D">
        <w:rPr>
          <w:i/>
          <w:noProof/>
        </w:rPr>
        <w:t>Animal behaviour</w:t>
      </w:r>
      <w:r w:rsidRPr="0020389D">
        <w:rPr>
          <w:noProof/>
        </w:rPr>
        <w:t xml:space="preserve"> 86(4):685-696.</w:t>
      </w:r>
      <w:bookmarkEnd w:id="191"/>
    </w:p>
    <w:p w14:paraId="1B8ABE60" w14:textId="77777777" w:rsidR="0020389D" w:rsidRPr="0020389D" w:rsidRDefault="0020389D" w:rsidP="0020389D">
      <w:pPr>
        <w:pStyle w:val="EndNoteBibliography"/>
        <w:ind w:left="720" w:hanging="720"/>
        <w:rPr>
          <w:noProof/>
        </w:rPr>
      </w:pPr>
      <w:bookmarkStart w:id="192" w:name="_ENREF_18"/>
      <w:r w:rsidRPr="0020389D">
        <w:rPr>
          <w:noProof/>
        </w:rPr>
        <w:t>18.</w:t>
      </w:r>
      <w:r w:rsidRPr="0020389D">
        <w:rPr>
          <w:noProof/>
        </w:rPr>
        <w:tab/>
        <w:t xml:space="preserve">Kiltie R (2000) Scaling of visual acuity with body size in mammals and birds. </w:t>
      </w:r>
      <w:r w:rsidRPr="0020389D">
        <w:rPr>
          <w:i/>
          <w:noProof/>
        </w:rPr>
        <w:t>Functional Ecology</w:t>
      </w:r>
      <w:r w:rsidRPr="0020389D">
        <w:rPr>
          <w:noProof/>
        </w:rPr>
        <w:t xml:space="preserve"> 14(2):226-234.</w:t>
      </w:r>
      <w:bookmarkEnd w:id="192"/>
    </w:p>
    <w:p w14:paraId="47ECE597" w14:textId="77777777" w:rsidR="0020389D" w:rsidRPr="0020389D" w:rsidRDefault="0020389D" w:rsidP="0020389D">
      <w:pPr>
        <w:pStyle w:val="EndNoteBibliography"/>
        <w:ind w:left="720" w:hanging="720"/>
        <w:rPr>
          <w:noProof/>
        </w:rPr>
      </w:pPr>
      <w:bookmarkStart w:id="193" w:name="_ENREF_19"/>
      <w:r w:rsidRPr="0020389D">
        <w:rPr>
          <w:noProof/>
        </w:rPr>
        <w:t>19.</w:t>
      </w:r>
      <w:r w:rsidRPr="0020389D">
        <w:rPr>
          <w:noProof/>
        </w:rPr>
        <w:tab/>
        <w:t xml:space="preserve">Carbone C, Codron D, Scofield C, Clauss M, &amp; Bielby J (2014) Geometric factors influencing the diet of vertebrate predators in marine and terrestrial environments. </w:t>
      </w:r>
      <w:r w:rsidRPr="0020389D">
        <w:rPr>
          <w:i/>
          <w:noProof/>
        </w:rPr>
        <w:t>Ecology letters</w:t>
      </w:r>
      <w:r w:rsidRPr="0020389D">
        <w:rPr>
          <w:noProof/>
        </w:rPr>
        <w:t xml:space="preserve"> 17(12):1553-1559.</w:t>
      </w:r>
      <w:bookmarkEnd w:id="193"/>
    </w:p>
    <w:p w14:paraId="71D638C0" w14:textId="77777777" w:rsidR="0020389D" w:rsidRPr="0020389D" w:rsidRDefault="0020389D" w:rsidP="0020389D">
      <w:pPr>
        <w:pStyle w:val="EndNoteBibliography"/>
        <w:ind w:left="720" w:hanging="720"/>
        <w:rPr>
          <w:noProof/>
        </w:rPr>
      </w:pPr>
      <w:bookmarkStart w:id="194" w:name="_ENREF_20"/>
      <w:r w:rsidRPr="0020389D">
        <w:rPr>
          <w:noProof/>
        </w:rPr>
        <w:t>20.</w:t>
      </w:r>
      <w:r w:rsidRPr="0020389D">
        <w:rPr>
          <w:noProof/>
        </w:rPr>
        <w:tab/>
        <w:t xml:space="preserve">Richards D, Barlow A, &amp; Wüster W (2012) Venom lethality and diet: differential responses of natural prey and model organisms to the venom of the saw-scaled vipers (Echis). </w:t>
      </w:r>
      <w:r w:rsidRPr="0020389D">
        <w:rPr>
          <w:i/>
          <w:noProof/>
        </w:rPr>
        <w:t>Toxicon</w:t>
      </w:r>
      <w:r w:rsidRPr="0020389D">
        <w:rPr>
          <w:noProof/>
        </w:rPr>
        <w:t xml:space="preserve"> 59(1):110-116.</w:t>
      </w:r>
      <w:bookmarkEnd w:id="194"/>
    </w:p>
    <w:p w14:paraId="25359EAA" w14:textId="77777777" w:rsidR="0020389D" w:rsidRPr="0020389D" w:rsidRDefault="0020389D" w:rsidP="0020389D">
      <w:pPr>
        <w:pStyle w:val="EndNoteBibliography"/>
        <w:ind w:left="720" w:hanging="720"/>
        <w:rPr>
          <w:noProof/>
        </w:rPr>
      </w:pPr>
      <w:bookmarkStart w:id="195" w:name="_ENREF_21"/>
      <w:r w:rsidRPr="0020389D">
        <w:rPr>
          <w:noProof/>
        </w:rPr>
        <w:t>21.</w:t>
      </w:r>
      <w:r w:rsidRPr="0020389D">
        <w:rPr>
          <w:noProof/>
        </w:rPr>
        <w:tab/>
        <w:t xml:space="preserve">Williams V, White J, Schwaner T, &amp; Sparrow A (1988) Variation in venom proteins from isolated populations of tiger snakes (Notechis ater niger, N. scutatus) in South Australia. </w:t>
      </w:r>
      <w:r w:rsidRPr="0020389D">
        <w:rPr>
          <w:i/>
          <w:noProof/>
        </w:rPr>
        <w:t>Toxicon</w:t>
      </w:r>
      <w:r w:rsidRPr="0020389D">
        <w:rPr>
          <w:noProof/>
        </w:rPr>
        <w:t xml:space="preserve"> 26(11):1067-1075.</w:t>
      </w:r>
      <w:bookmarkEnd w:id="195"/>
    </w:p>
    <w:p w14:paraId="798FD4AD" w14:textId="77777777" w:rsidR="0020389D" w:rsidRPr="0020389D" w:rsidRDefault="0020389D" w:rsidP="0020389D">
      <w:pPr>
        <w:pStyle w:val="EndNoteBibliography"/>
        <w:ind w:left="720" w:hanging="720"/>
        <w:rPr>
          <w:noProof/>
        </w:rPr>
      </w:pPr>
      <w:bookmarkStart w:id="196" w:name="_ENREF_22"/>
      <w:r w:rsidRPr="0020389D">
        <w:rPr>
          <w:noProof/>
        </w:rPr>
        <w:t>22.</w:t>
      </w:r>
      <w:r w:rsidRPr="0020389D">
        <w:rPr>
          <w:noProof/>
        </w:rPr>
        <w:tab/>
        <w:t xml:space="preserve">Heatwole H &amp; Poran NS (1995) Resistances of sympatric and allopatric eels to sea snake venoms. </w:t>
      </w:r>
      <w:r w:rsidRPr="0020389D">
        <w:rPr>
          <w:i/>
          <w:noProof/>
        </w:rPr>
        <w:t>Copeia</w:t>
      </w:r>
      <w:r w:rsidRPr="0020389D">
        <w:rPr>
          <w:noProof/>
        </w:rPr>
        <w:t>:136-147.</w:t>
      </w:r>
      <w:bookmarkEnd w:id="196"/>
    </w:p>
    <w:p w14:paraId="0B0945F6" w14:textId="77777777" w:rsidR="0020389D" w:rsidRPr="0020389D" w:rsidRDefault="0020389D" w:rsidP="0020389D">
      <w:pPr>
        <w:pStyle w:val="EndNoteBibliography"/>
        <w:ind w:left="720" w:hanging="720"/>
        <w:rPr>
          <w:noProof/>
        </w:rPr>
      </w:pPr>
      <w:bookmarkStart w:id="197" w:name="_ENREF_23"/>
      <w:r w:rsidRPr="0020389D">
        <w:rPr>
          <w:noProof/>
        </w:rPr>
        <w:t>23.</w:t>
      </w:r>
      <w:r w:rsidRPr="0020389D">
        <w:rPr>
          <w:noProof/>
        </w:rPr>
        <w:tab/>
        <w:t xml:space="preserve">Voss RS (2013) Opossums (Mammalia: Didelphidae) in the diets of Neotropical pitvipers (Serpentes: Crotalinae): Evidence for alternative coevolutionary outcomes? </w:t>
      </w:r>
      <w:r w:rsidRPr="0020389D">
        <w:rPr>
          <w:i/>
          <w:noProof/>
        </w:rPr>
        <w:t>Toxicon</w:t>
      </w:r>
      <w:r w:rsidRPr="0020389D">
        <w:rPr>
          <w:noProof/>
        </w:rPr>
        <w:t xml:space="preserve"> 66:1-6.</w:t>
      </w:r>
      <w:bookmarkEnd w:id="197"/>
    </w:p>
    <w:p w14:paraId="788D91B6" w14:textId="77777777" w:rsidR="0020389D" w:rsidRPr="0020389D" w:rsidRDefault="0020389D" w:rsidP="0020389D">
      <w:pPr>
        <w:pStyle w:val="EndNoteBibliography"/>
        <w:ind w:left="720" w:hanging="720"/>
        <w:rPr>
          <w:noProof/>
        </w:rPr>
      </w:pPr>
      <w:bookmarkStart w:id="198" w:name="_ENREF_24"/>
      <w:r w:rsidRPr="0020389D">
        <w:rPr>
          <w:noProof/>
        </w:rPr>
        <w:t>24.</w:t>
      </w:r>
      <w:r w:rsidRPr="0020389D">
        <w:rPr>
          <w:noProof/>
        </w:rPr>
        <w:tab/>
        <w:t xml:space="preserve">Van Valen L (1973) A new evolutionary law. </w:t>
      </w:r>
      <w:r w:rsidRPr="0020389D">
        <w:rPr>
          <w:i/>
          <w:noProof/>
        </w:rPr>
        <w:t>Evolutionary theory</w:t>
      </w:r>
      <w:r w:rsidRPr="0020389D">
        <w:rPr>
          <w:noProof/>
        </w:rPr>
        <w:t xml:space="preserve"> 1:1-30.</w:t>
      </w:r>
      <w:bookmarkEnd w:id="198"/>
    </w:p>
    <w:p w14:paraId="4E9733D9" w14:textId="77777777" w:rsidR="0020389D" w:rsidRPr="0020389D" w:rsidRDefault="0020389D" w:rsidP="0020389D">
      <w:pPr>
        <w:pStyle w:val="EndNoteBibliography"/>
        <w:ind w:left="720" w:hanging="720"/>
        <w:rPr>
          <w:noProof/>
        </w:rPr>
      </w:pPr>
      <w:bookmarkStart w:id="199" w:name="_ENREF_25"/>
      <w:r w:rsidRPr="0020389D">
        <w:rPr>
          <w:noProof/>
        </w:rPr>
        <w:t>25.</w:t>
      </w:r>
      <w:r w:rsidRPr="0020389D">
        <w:rPr>
          <w:noProof/>
        </w:rPr>
        <w:tab/>
        <w:t xml:space="preserve">McCue MD &amp; Mason R (2006) Cost of producing venom in three North American pitviper species. </w:t>
      </w:r>
      <w:r w:rsidRPr="0020389D">
        <w:rPr>
          <w:i/>
          <w:noProof/>
        </w:rPr>
        <w:t>Copeia</w:t>
      </w:r>
      <w:r w:rsidRPr="0020389D">
        <w:rPr>
          <w:noProof/>
        </w:rPr>
        <w:t xml:space="preserve"> 2006(4):818-825.</w:t>
      </w:r>
      <w:bookmarkEnd w:id="199"/>
    </w:p>
    <w:p w14:paraId="304B0357" w14:textId="77777777" w:rsidR="0020389D" w:rsidRPr="0020389D" w:rsidRDefault="0020389D" w:rsidP="0020389D">
      <w:pPr>
        <w:pStyle w:val="EndNoteBibliography"/>
        <w:ind w:left="720" w:hanging="720"/>
        <w:rPr>
          <w:noProof/>
        </w:rPr>
      </w:pPr>
      <w:bookmarkStart w:id="200" w:name="_ENREF_26"/>
      <w:r w:rsidRPr="0020389D">
        <w:rPr>
          <w:noProof/>
        </w:rPr>
        <w:t>26.</w:t>
      </w:r>
      <w:r w:rsidRPr="0020389D">
        <w:rPr>
          <w:noProof/>
        </w:rPr>
        <w:tab/>
        <w:t xml:space="preserve">Pintor AF, Krockenberger AK, &amp; Seymour JE (2010) Costs of venom production in the common death adder (Acanthophis antarcticus). </w:t>
      </w:r>
      <w:r w:rsidRPr="0020389D">
        <w:rPr>
          <w:i/>
          <w:noProof/>
        </w:rPr>
        <w:t>Toxicon</w:t>
      </w:r>
      <w:r w:rsidRPr="0020389D">
        <w:rPr>
          <w:noProof/>
        </w:rPr>
        <w:t xml:space="preserve"> 56(6):1035-1042.</w:t>
      </w:r>
      <w:bookmarkEnd w:id="200"/>
    </w:p>
    <w:p w14:paraId="54033CB5" w14:textId="77777777" w:rsidR="0020389D" w:rsidRPr="0020389D" w:rsidRDefault="0020389D" w:rsidP="0020389D">
      <w:pPr>
        <w:pStyle w:val="EndNoteBibliography"/>
        <w:ind w:left="720" w:hanging="720"/>
        <w:rPr>
          <w:noProof/>
        </w:rPr>
      </w:pPr>
      <w:bookmarkStart w:id="201" w:name="_ENREF_27"/>
      <w:r w:rsidRPr="0020389D">
        <w:rPr>
          <w:noProof/>
        </w:rPr>
        <w:t>27.</w:t>
      </w:r>
      <w:r w:rsidRPr="0020389D">
        <w:rPr>
          <w:noProof/>
        </w:rPr>
        <w:tab/>
        <w:t xml:space="preserve">Hayes WK (1995) Venom metering by juvenile prairie rattlesnakes, Crotalus v. viridis: effects of prey size and experience. </w:t>
      </w:r>
      <w:r w:rsidRPr="0020389D">
        <w:rPr>
          <w:i/>
          <w:noProof/>
        </w:rPr>
        <w:t>Animal Behaviour</w:t>
      </w:r>
      <w:r w:rsidRPr="0020389D">
        <w:rPr>
          <w:noProof/>
        </w:rPr>
        <w:t xml:space="preserve"> 50(1):33-40.</w:t>
      </w:r>
      <w:bookmarkEnd w:id="201"/>
    </w:p>
    <w:p w14:paraId="1E481570" w14:textId="77777777" w:rsidR="0020389D" w:rsidRPr="0020389D" w:rsidRDefault="0020389D" w:rsidP="0020389D">
      <w:pPr>
        <w:pStyle w:val="EndNoteBibliography"/>
        <w:ind w:left="720" w:hanging="720"/>
        <w:rPr>
          <w:noProof/>
        </w:rPr>
      </w:pPr>
      <w:bookmarkStart w:id="202" w:name="_ENREF_28"/>
      <w:r w:rsidRPr="0020389D">
        <w:rPr>
          <w:noProof/>
        </w:rPr>
        <w:t>28.</w:t>
      </w:r>
      <w:r w:rsidRPr="0020389D">
        <w:rPr>
          <w:noProof/>
        </w:rPr>
        <w:tab/>
        <w:t xml:space="preserve">Hayes WK, Herbert SS, Rehling GC, &amp; Gennaro JF (2002) Factors that influence venom expenditure in viperids and other snake species during predatory and defensive contexts. </w:t>
      </w:r>
      <w:r w:rsidRPr="0020389D">
        <w:rPr>
          <w:i/>
          <w:noProof/>
        </w:rPr>
        <w:t>Biology of the Vipers</w:t>
      </w:r>
      <w:r w:rsidRPr="0020389D">
        <w:rPr>
          <w:noProof/>
        </w:rPr>
        <w:t>:207-233.</w:t>
      </w:r>
      <w:bookmarkEnd w:id="202"/>
    </w:p>
    <w:p w14:paraId="0230190F" w14:textId="77777777" w:rsidR="0020389D" w:rsidRPr="0020389D" w:rsidRDefault="0020389D" w:rsidP="0020389D">
      <w:pPr>
        <w:pStyle w:val="EndNoteBibliography"/>
        <w:ind w:left="720" w:hanging="720"/>
        <w:rPr>
          <w:noProof/>
        </w:rPr>
      </w:pPr>
      <w:bookmarkStart w:id="203" w:name="_ENREF_29"/>
      <w:r w:rsidRPr="0020389D">
        <w:rPr>
          <w:noProof/>
        </w:rPr>
        <w:t>29.</w:t>
      </w:r>
      <w:r w:rsidRPr="0020389D">
        <w:rPr>
          <w:noProof/>
        </w:rPr>
        <w:tab/>
        <w:t xml:space="preserve">Nestorov I (2003) Whole body pharmacokinetic models. </w:t>
      </w:r>
      <w:r w:rsidRPr="0020389D">
        <w:rPr>
          <w:i/>
          <w:noProof/>
        </w:rPr>
        <w:t>Clinical pharmacokinetics</w:t>
      </w:r>
      <w:r w:rsidRPr="0020389D">
        <w:rPr>
          <w:noProof/>
        </w:rPr>
        <w:t xml:space="preserve"> 42(10):883-908.</w:t>
      </w:r>
      <w:bookmarkEnd w:id="203"/>
    </w:p>
    <w:p w14:paraId="64C70805" w14:textId="77777777" w:rsidR="0020389D" w:rsidRPr="0020389D" w:rsidRDefault="0020389D" w:rsidP="0020389D">
      <w:pPr>
        <w:pStyle w:val="EndNoteBibliography"/>
        <w:ind w:left="720" w:hanging="720"/>
        <w:rPr>
          <w:noProof/>
        </w:rPr>
      </w:pPr>
      <w:bookmarkStart w:id="204" w:name="_ENREF_30"/>
      <w:r w:rsidRPr="0020389D">
        <w:rPr>
          <w:noProof/>
        </w:rPr>
        <w:t>30.</w:t>
      </w:r>
      <w:r w:rsidRPr="0020389D">
        <w:rPr>
          <w:noProof/>
        </w:rPr>
        <w:tab/>
        <w:t xml:space="preserve">Isaac NJ &amp; Carbone C (2010) Why are metabolic scaling exponents so controversial? Quantifying variance and testing hypotheses. </w:t>
      </w:r>
      <w:r w:rsidRPr="0020389D">
        <w:rPr>
          <w:i/>
          <w:noProof/>
        </w:rPr>
        <w:t>Ecology Letters</w:t>
      </w:r>
      <w:r w:rsidRPr="0020389D">
        <w:rPr>
          <w:noProof/>
        </w:rPr>
        <w:t xml:space="preserve"> 13(6):728-735.</w:t>
      </w:r>
      <w:bookmarkEnd w:id="204"/>
    </w:p>
    <w:p w14:paraId="0813EC61" w14:textId="77777777" w:rsidR="0020389D" w:rsidRPr="0020389D" w:rsidRDefault="0020389D" w:rsidP="0020389D">
      <w:pPr>
        <w:pStyle w:val="EndNoteBibliography"/>
        <w:ind w:left="720" w:hanging="720"/>
        <w:rPr>
          <w:noProof/>
        </w:rPr>
      </w:pPr>
      <w:bookmarkStart w:id="205" w:name="_ENREF_31"/>
      <w:r w:rsidRPr="0020389D">
        <w:rPr>
          <w:noProof/>
        </w:rPr>
        <w:t>31.</w:t>
      </w:r>
      <w:r w:rsidRPr="0020389D">
        <w:rPr>
          <w:noProof/>
        </w:rPr>
        <w:tab/>
        <w:t xml:space="preserve">Kodric-Brown A, Sibly RM, &amp; Brown JH (2006) The allometry of ornaments and weapons. </w:t>
      </w:r>
      <w:r w:rsidRPr="0020389D">
        <w:rPr>
          <w:i/>
          <w:noProof/>
        </w:rPr>
        <w:t>Proceedings of the National Academy of Sciences</w:t>
      </w:r>
      <w:r w:rsidRPr="0020389D">
        <w:rPr>
          <w:noProof/>
        </w:rPr>
        <w:t xml:space="preserve"> 103(23):8733-8738.</w:t>
      </w:r>
      <w:bookmarkEnd w:id="205"/>
    </w:p>
    <w:p w14:paraId="20F7B498" w14:textId="77777777" w:rsidR="0020389D" w:rsidRPr="0020389D" w:rsidRDefault="0020389D" w:rsidP="0020389D">
      <w:pPr>
        <w:pStyle w:val="EndNoteBibliography"/>
        <w:ind w:left="720" w:hanging="720"/>
        <w:rPr>
          <w:noProof/>
        </w:rPr>
      </w:pPr>
      <w:bookmarkStart w:id="206" w:name="_ENREF_32"/>
      <w:r w:rsidRPr="0020389D">
        <w:rPr>
          <w:noProof/>
        </w:rPr>
        <w:t>32.</w:t>
      </w:r>
      <w:r w:rsidRPr="0020389D">
        <w:rPr>
          <w:noProof/>
        </w:rPr>
        <w:tab/>
        <w:t xml:space="preserve">Bergmann PJ &amp; Berk CP (2012) The evolution of positive allometry of weaponry in horned lizards (Phrynosoma). </w:t>
      </w:r>
      <w:r w:rsidRPr="0020389D">
        <w:rPr>
          <w:i/>
          <w:noProof/>
        </w:rPr>
        <w:t>Evolutionary Biology</w:t>
      </w:r>
      <w:r w:rsidRPr="0020389D">
        <w:rPr>
          <w:noProof/>
        </w:rPr>
        <w:t xml:space="preserve"> 39(3):311-323.</w:t>
      </w:r>
      <w:bookmarkEnd w:id="206"/>
    </w:p>
    <w:p w14:paraId="5240AB54" w14:textId="77777777" w:rsidR="0020389D" w:rsidRPr="0020389D" w:rsidRDefault="0020389D" w:rsidP="0020389D">
      <w:pPr>
        <w:pStyle w:val="EndNoteBibliography"/>
        <w:ind w:left="720" w:hanging="720"/>
        <w:rPr>
          <w:noProof/>
        </w:rPr>
      </w:pPr>
      <w:bookmarkStart w:id="207" w:name="_ENREF_33"/>
      <w:r w:rsidRPr="0020389D">
        <w:rPr>
          <w:noProof/>
        </w:rPr>
        <w:t>33.</w:t>
      </w:r>
      <w:r w:rsidRPr="0020389D">
        <w:rPr>
          <w:noProof/>
        </w:rPr>
        <w:tab/>
        <w:t>Arbuckle K (2015) Evolutionary Context of Venom in Animals.</w:t>
      </w:r>
      <w:bookmarkEnd w:id="207"/>
    </w:p>
    <w:p w14:paraId="23CC32E9" w14:textId="77777777" w:rsidR="0020389D" w:rsidRPr="0020389D" w:rsidRDefault="0020389D" w:rsidP="0020389D">
      <w:pPr>
        <w:pStyle w:val="EndNoteBibliography"/>
        <w:ind w:left="720" w:hanging="720"/>
        <w:rPr>
          <w:noProof/>
        </w:rPr>
      </w:pPr>
      <w:bookmarkStart w:id="208" w:name="_ENREF_34"/>
      <w:r w:rsidRPr="0020389D">
        <w:rPr>
          <w:noProof/>
        </w:rPr>
        <w:t>34.</w:t>
      </w:r>
      <w:r w:rsidRPr="0020389D">
        <w:rPr>
          <w:noProof/>
        </w:rPr>
        <w:tab/>
        <w:t xml:space="preserve">Heithaus MR, Wirsing AJ, Burkholder D, Thomson J, &amp; Dill LM (2009) Towards a predictive framework for predator risk effects: the interaction of landscape features and prey escape tactics. </w:t>
      </w:r>
      <w:r w:rsidRPr="0020389D">
        <w:rPr>
          <w:i/>
          <w:noProof/>
        </w:rPr>
        <w:t>Journal of Animal Ecology</w:t>
      </w:r>
      <w:r w:rsidRPr="0020389D">
        <w:rPr>
          <w:noProof/>
        </w:rPr>
        <w:t xml:space="preserve"> 78(3):556-562.</w:t>
      </w:r>
      <w:bookmarkEnd w:id="208"/>
    </w:p>
    <w:p w14:paraId="45C76779" w14:textId="77777777" w:rsidR="0020389D" w:rsidRPr="0020389D" w:rsidRDefault="0020389D" w:rsidP="0020389D">
      <w:pPr>
        <w:pStyle w:val="EndNoteBibliography"/>
        <w:ind w:left="720" w:hanging="720"/>
        <w:rPr>
          <w:noProof/>
        </w:rPr>
      </w:pPr>
      <w:bookmarkStart w:id="209" w:name="_ENREF_35"/>
      <w:r w:rsidRPr="0020389D">
        <w:rPr>
          <w:noProof/>
        </w:rPr>
        <w:t>35.</w:t>
      </w:r>
      <w:r w:rsidRPr="0020389D">
        <w:rPr>
          <w:noProof/>
        </w:rPr>
        <w:tab/>
        <w:t xml:space="preserve">Møller A (2010) Up, up, and away: relative importance of horizontal and vertical escape from predators for survival and senescence. </w:t>
      </w:r>
      <w:r w:rsidRPr="0020389D">
        <w:rPr>
          <w:i/>
          <w:noProof/>
        </w:rPr>
        <w:t>Journal of evolutionary biology</w:t>
      </w:r>
      <w:r w:rsidRPr="0020389D">
        <w:rPr>
          <w:noProof/>
        </w:rPr>
        <w:t xml:space="preserve"> 23(8):1689-1698.</w:t>
      </w:r>
      <w:bookmarkEnd w:id="209"/>
    </w:p>
    <w:p w14:paraId="234E15B2" w14:textId="77777777" w:rsidR="0020389D" w:rsidRPr="0020389D" w:rsidRDefault="0020389D" w:rsidP="0020389D">
      <w:pPr>
        <w:pStyle w:val="EndNoteBibliography"/>
        <w:ind w:left="720" w:hanging="720"/>
        <w:rPr>
          <w:noProof/>
        </w:rPr>
      </w:pPr>
      <w:bookmarkStart w:id="210" w:name="_ENREF_36"/>
      <w:r w:rsidRPr="0020389D">
        <w:rPr>
          <w:noProof/>
        </w:rPr>
        <w:t>36.</w:t>
      </w:r>
      <w:r w:rsidRPr="0020389D">
        <w:rPr>
          <w:noProof/>
        </w:rPr>
        <w:tab/>
        <w:t xml:space="preserve">Li M, Fry B, &amp; Kini RM (2005) Eggs-only diet: its implications for the toxin profile changes and ecology of the marbled sea snake (Aipysurus eydouxii). </w:t>
      </w:r>
      <w:r w:rsidRPr="0020389D">
        <w:rPr>
          <w:i/>
          <w:noProof/>
        </w:rPr>
        <w:t>Journal of Molecular Evolution</w:t>
      </w:r>
      <w:r w:rsidRPr="0020389D">
        <w:rPr>
          <w:noProof/>
        </w:rPr>
        <w:t xml:space="preserve"> 60(1):81-89.</w:t>
      </w:r>
      <w:bookmarkEnd w:id="210"/>
    </w:p>
    <w:p w14:paraId="107A324F" w14:textId="77777777" w:rsidR="0020389D" w:rsidRPr="0020389D" w:rsidRDefault="0020389D" w:rsidP="0020389D">
      <w:pPr>
        <w:pStyle w:val="EndNoteBibliography"/>
        <w:ind w:left="720" w:hanging="720"/>
        <w:rPr>
          <w:noProof/>
        </w:rPr>
      </w:pPr>
      <w:bookmarkStart w:id="211" w:name="_ENREF_37"/>
      <w:r w:rsidRPr="0020389D">
        <w:rPr>
          <w:noProof/>
        </w:rPr>
        <w:t>37.</w:t>
      </w:r>
      <w:r w:rsidRPr="0020389D">
        <w:rPr>
          <w:noProof/>
        </w:rPr>
        <w:tab/>
        <w:t xml:space="preserve">Biardi JE &amp; Coss RG (2011) Rock squirrel (Spermophilus variegatus) blood sera affects proteolytic and hemolytic activities of rattlesnake venoms. </w:t>
      </w:r>
      <w:r w:rsidRPr="0020389D">
        <w:rPr>
          <w:i/>
          <w:noProof/>
        </w:rPr>
        <w:t>Toxicon</w:t>
      </w:r>
      <w:r w:rsidRPr="0020389D">
        <w:rPr>
          <w:noProof/>
        </w:rPr>
        <w:t xml:space="preserve"> 57(2):323-331.</w:t>
      </w:r>
      <w:bookmarkEnd w:id="211"/>
    </w:p>
    <w:p w14:paraId="5BA76CEF" w14:textId="77777777" w:rsidR="0020389D" w:rsidRPr="0020389D" w:rsidRDefault="0020389D" w:rsidP="0020389D">
      <w:pPr>
        <w:pStyle w:val="EndNoteBibliography"/>
        <w:ind w:left="720" w:hanging="720"/>
        <w:rPr>
          <w:noProof/>
        </w:rPr>
      </w:pPr>
      <w:bookmarkStart w:id="212" w:name="_ENREF_38"/>
      <w:r w:rsidRPr="0020389D">
        <w:rPr>
          <w:noProof/>
        </w:rPr>
        <w:t>38.</w:t>
      </w:r>
      <w:r w:rsidRPr="0020389D">
        <w:rPr>
          <w:noProof/>
        </w:rPr>
        <w:tab/>
        <w:t xml:space="preserve">Poran NS, Coss RG, &amp; Benjamini E (1987) Resistance of California ground squirrels (Spermophilus beecheyi) to the venom of the northern Pacific rattlesnake (Crotalus viridis oreganus): a study of adaptive variation. </w:t>
      </w:r>
      <w:r w:rsidRPr="0020389D">
        <w:rPr>
          <w:i/>
          <w:noProof/>
        </w:rPr>
        <w:t>Toxicon</w:t>
      </w:r>
      <w:r w:rsidRPr="0020389D">
        <w:rPr>
          <w:noProof/>
        </w:rPr>
        <w:t xml:space="preserve"> 25(7):767-777.</w:t>
      </w:r>
      <w:bookmarkEnd w:id="212"/>
    </w:p>
    <w:p w14:paraId="5F02A298" w14:textId="77777777" w:rsidR="0020389D" w:rsidRPr="0020389D" w:rsidRDefault="0020389D" w:rsidP="0020389D">
      <w:pPr>
        <w:pStyle w:val="EndNoteBibliography"/>
        <w:ind w:left="720" w:hanging="720"/>
        <w:rPr>
          <w:noProof/>
        </w:rPr>
      </w:pPr>
      <w:bookmarkStart w:id="213" w:name="_ENREF_39"/>
      <w:r w:rsidRPr="0020389D">
        <w:rPr>
          <w:noProof/>
        </w:rPr>
        <w:t>39.</w:t>
      </w:r>
      <w:r w:rsidRPr="0020389D">
        <w:rPr>
          <w:noProof/>
        </w:rPr>
        <w:tab/>
        <w:t xml:space="preserve">Brown JH, Gillooly JF, Allen AP, Savage VM, &amp; West GB (2004) Toward a metabolic theory of ecology. </w:t>
      </w:r>
      <w:r w:rsidRPr="0020389D">
        <w:rPr>
          <w:i/>
          <w:noProof/>
        </w:rPr>
        <w:t>Ecology</w:t>
      </w:r>
      <w:r w:rsidRPr="0020389D">
        <w:rPr>
          <w:noProof/>
        </w:rPr>
        <w:t xml:space="preserve"> 85(7):1771-1789.</w:t>
      </w:r>
      <w:bookmarkEnd w:id="213"/>
    </w:p>
    <w:p w14:paraId="31ADB9F2" w14:textId="77777777" w:rsidR="0020389D" w:rsidRPr="0020389D" w:rsidRDefault="0020389D" w:rsidP="0020389D">
      <w:pPr>
        <w:pStyle w:val="EndNoteBibliography"/>
        <w:ind w:left="720" w:hanging="720"/>
        <w:rPr>
          <w:noProof/>
        </w:rPr>
      </w:pPr>
      <w:bookmarkStart w:id="214" w:name="_ENREF_40"/>
      <w:r w:rsidRPr="0020389D">
        <w:rPr>
          <w:noProof/>
        </w:rPr>
        <w:t>40.</w:t>
      </w:r>
      <w:r w:rsidRPr="0020389D">
        <w:rPr>
          <w:noProof/>
        </w:rPr>
        <w:tab/>
        <w:t xml:space="preserve">Shine R &amp; Schwaner T (1985) Prey constriction by venomous snakes: a review, and new data on Australian species. </w:t>
      </w:r>
      <w:r w:rsidRPr="0020389D">
        <w:rPr>
          <w:i/>
          <w:noProof/>
        </w:rPr>
        <w:t>Copeia</w:t>
      </w:r>
      <w:r w:rsidRPr="0020389D">
        <w:rPr>
          <w:noProof/>
        </w:rPr>
        <w:t xml:space="preserve"> 1985(4):1067-1071.</w:t>
      </w:r>
      <w:bookmarkEnd w:id="214"/>
    </w:p>
    <w:p w14:paraId="0D7068A3" w14:textId="77777777" w:rsidR="0020389D" w:rsidRPr="0020389D" w:rsidRDefault="0020389D" w:rsidP="0020389D">
      <w:pPr>
        <w:pStyle w:val="EndNoteBibliography"/>
        <w:ind w:left="720" w:hanging="720"/>
        <w:rPr>
          <w:noProof/>
        </w:rPr>
      </w:pPr>
      <w:bookmarkStart w:id="215" w:name="_ENREF_41"/>
      <w:r w:rsidRPr="0020389D">
        <w:rPr>
          <w:noProof/>
        </w:rPr>
        <w:t>41.</w:t>
      </w:r>
      <w:r w:rsidRPr="0020389D">
        <w:rPr>
          <w:noProof/>
        </w:rPr>
        <w:tab/>
        <w:t xml:space="preserve">Branch WR (1998) </w:t>
      </w:r>
      <w:r w:rsidRPr="0020389D">
        <w:rPr>
          <w:i/>
          <w:noProof/>
        </w:rPr>
        <w:t>Field guide to snakes and other reptiles of southern Africa</w:t>
      </w:r>
      <w:r w:rsidRPr="0020389D">
        <w:rPr>
          <w:noProof/>
        </w:rPr>
        <w:t xml:space="preserve"> (Struik).</w:t>
      </w:r>
      <w:bookmarkEnd w:id="215"/>
    </w:p>
    <w:p w14:paraId="0320D58B" w14:textId="77777777" w:rsidR="0020389D" w:rsidRPr="0020389D" w:rsidRDefault="0020389D" w:rsidP="0020389D">
      <w:pPr>
        <w:pStyle w:val="EndNoteBibliography"/>
        <w:ind w:left="720" w:hanging="720"/>
        <w:rPr>
          <w:noProof/>
        </w:rPr>
      </w:pPr>
      <w:bookmarkStart w:id="216" w:name="_ENREF_42"/>
      <w:r w:rsidRPr="0020389D">
        <w:rPr>
          <w:noProof/>
        </w:rPr>
        <w:t>42.</w:t>
      </w:r>
      <w:r w:rsidRPr="0020389D">
        <w:rPr>
          <w:noProof/>
        </w:rPr>
        <w:tab/>
        <w:t>Currier RB</w:t>
      </w:r>
      <w:r w:rsidRPr="0020389D">
        <w:rPr>
          <w:i/>
          <w:noProof/>
        </w:rPr>
        <w:t>, et al.</w:t>
      </w:r>
      <w:r w:rsidRPr="0020389D">
        <w:rPr>
          <w:noProof/>
        </w:rPr>
        <w:t xml:space="preserve"> (2012) Unusual stability of messenger RNA in snake venom reveals gene expression dynamics of venom replenishment. </w:t>
      </w:r>
      <w:r w:rsidRPr="0020389D">
        <w:rPr>
          <w:i/>
          <w:noProof/>
        </w:rPr>
        <w:t>PloS one</w:t>
      </w:r>
      <w:r w:rsidRPr="0020389D">
        <w:rPr>
          <w:noProof/>
        </w:rPr>
        <w:t xml:space="preserve"> 7(8):e41888.</w:t>
      </w:r>
      <w:bookmarkEnd w:id="216"/>
    </w:p>
    <w:p w14:paraId="0DD145DE" w14:textId="77777777" w:rsidR="0020389D" w:rsidRPr="0020389D" w:rsidRDefault="0020389D" w:rsidP="0020389D">
      <w:pPr>
        <w:pStyle w:val="EndNoteBibliography"/>
        <w:ind w:left="720" w:hanging="720"/>
        <w:rPr>
          <w:noProof/>
        </w:rPr>
      </w:pPr>
      <w:bookmarkStart w:id="217" w:name="_ENREF_43"/>
      <w:r w:rsidRPr="0020389D">
        <w:rPr>
          <w:noProof/>
        </w:rPr>
        <w:t>43.</w:t>
      </w:r>
      <w:r w:rsidRPr="0020389D">
        <w:rPr>
          <w:noProof/>
        </w:rPr>
        <w:tab/>
        <w:t xml:space="preserve">Hayes W (2008) The snake venom-metering controversy: levels of analysis, assumptions, and evidence. </w:t>
      </w:r>
      <w:r w:rsidRPr="0020389D">
        <w:rPr>
          <w:i/>
          <w:noProof/>
        </w:rPr>
        <w:t>The biology of rattlesnakes</w:t>
      </w:r>
      <w:r w:rsidRPr="0020389D">
        <w:rPr>
          <w:noProof/>
        </w:rPr>
        <w:t>:191-220.</w:t>
      </w:r>
      <w:bookmarkEnd w:id="217"/>
    </w:p>
    <w:p w14:paraId="79077097" w14:textId="77777777" w:rsidR="0020389D" w:rsidRPr="0020389D" w:rsidRDefault="0020389D" w:rsidP="0020389D">
      <w:pPr>
        <w:pStyle w:val="EndNoteBibliography"/>
        <w:ind w:left="720" w:hanging="720"/>
        <w:rPr>
          <w:noProof/>
        </w:rPr>
      </w:pPr>
      <w:bookmarkStart w:id="218" w:name="_ENREF_44"/>
      <w:r w:rsidRPr="0020389D">
        <w:rPr>
          <w:noProof/>
        </w:rPr>
        <w:t>44.</w:t>
      </w:r>
      <w:r w:rsidRPr="0020389D">
        <w:rPr>
          <w:noProof/>
        </w:rPr>
        <w:tab/>
        <w:t xml:space="preserve">Nisani Z, Dunbar SG, &amp; Hayes WK (2007) Cost of venom regeneration in Parabuthus transvaalicus (Arachnida: Buthidae). </w:t>
      </w:r>
      <w:r w:rsidRPr="0020389D">
        <w:rPr>
          <w:i/>
          <w:noProof/>
        </w:rPr>
        <w:t>Comparative Biochemistry and Physiology Part A: Molecular &amp; Integrative Physiology</w:t>
      </w:r>
      <w:r w:rsidRPr="0020389D">
        <w:rPr>
          <w:noProof/>
        </w:rPr>
        <w:t xml:space="preserve"> 147(2):509-513.</w:t>
      </w:r>
      <w:bookmarkEnd w:id="218"/>
    </w:p>
    <w:p w14:paraId="02316751" w14:textId="77777777" w:rsidR="0020389D" w:rsidRPr="0020389D" w:rsidRDefault="0020389D" w:rsidP="0020389D">
      <w:pPr>
        <w:pStyle w:val="EndNoteBibliography"/>
        <w:ind w:left="720" w:hanging="720"/>
        <w:rPr>
          <w:noProof/>
        </w:rPr>
      </w:pPr>
      <w:bookmarkStart w:id="219" w:name="_ENREF_45"/>
      <w:r w:rsidRPr="0020389D">
        <w:rPr>
          <w:noProof/>
        </w:rPr>
        <w:t>45.</w:t>
      </w:r>
      <w:r w:rsidRPr="0020389D">
        <w:rPr>
          <w:noProof/>
        </w:rPr>
        <w:tab/>
        <w:t xml:space="preserve">Wroe S, McHenry C, &amp; Thomason J (2005) Bite club: comparative bite force in big biting mammals and the prediction of predatory behaviour in fossil taxa. </w:t>
      </w:r>
      <w:r w:rsidRPr="0020389D">
        <w:rPr>
          <w:i/>
          <w:noProof/>
        </w:rPr>
        <w:t>Proceedings of the Royal Society of London B: Biological Sciences</w:t>
      </w:r>
      <w:r w:rsidRPr="0020389D">
        <w:rPr>
          <w:noProof/>
        </w:rPr>
        <w:t xml:space="preserve"> 272(1563):619-625.</w:t>
      </w:r>
      <w:bookmarkEnd w:id="219"/>
    </w:p>
    <w:p w14:paraId="4ED306D8" w14:textId="77777777" w:rsidR="0020389D" w:rsidRPr="0020389D" w:rsidRDefault="0020389D" w:rsidP="0020389D">
      <w:pPr>
        <w:pStyle w:val="EndNoteBibliography"/>
        <w:ind w:left="720" w:hanging="720"/>
        <w:rPr>
          <w:noProof/>
        </w:rPr>
      </w:pPr>
      <w:bookmarkStart w:id="220" w:name="_ENREF_46"/>
      <w:r w:rsidRPr="0020389D">
        <w:rPr>
          <w:noProof/>
        </w:rPr>
        <w:t>46.</w:t>
      </w:r>
      <w:r w:rsidRPr="0020389D">
        <w:rPr>
          <w:noProof/>
        </w:rPr>
        <w:tab/>
        <w:t xml:space="preserve">Hedges SB, Dudley J, &amp; Kumar S (2006) TimeTree: a public knowledge-base of divergence times among organisms. </w:t>
      </w:r>
      <w:r w:rsidRPr="0020389D">
        <w:rPr>
          <w:i/>
          <w:noProof/>
        </w:rPr>
        <w:t>Bioinformatics</w:t>
      </w:r>
      <w:r w:rsidRPr="0020389D">
        <w:rPr>
          <w:noProof/>
        </w:rPr>
        <w:t xml:space="preserve"> 22(23):2971-2972.</w:t>
      </w:r>
      <w:bookmarkEnd w:id="220"/>
    </w:p>
    <w:p w14:paraId="58168BD7" w14:textId="77777777" w:rsidR="0020389D" w:rsidRPr="0020389D" w:rsidRDefault="0020389D" w:rsidP="0020389D">
      <w:pPr>
        <w:pStyle w:val="EndNoteBibliography"/>
        <w:ind w:left="720" w:hanging="720"/>
        <w:rPr>
          <w:noProof/>
        </w:rPr>
      </w:pPr>
      <w:bookmarkStart w:id="221" w:name="_ENREF_47"/>
      <w:r w:rsidRPr="0020389D">
        <w:rPr>
          <w:noProof/>
        </w:rPr>
        <w:t>47.</w:t>
      </w:r>
      <w:r w:rsidRPr="0020389D">
        <w:rPr>
          <w:noProof/>
        </w:rPr>
        <w:tab/>
        <w:t xml:space="preserve">Meiri S (2010) Length–weight allometries in lizards. </w:t>
      </w:r>
      <w:r w:rsidRPr="0020389D">
        <w:rPr>
          <w:i/>
          <w:noProof/>
        </w:rPr>
        <w:t>Journal of Zoology</w:t>
      </w:r>
      <w:r w:rsidRPr="0020389D">
        <w:rPr>
          <w:noProof/>
        </w:rPr>
        <w:t xml:space="preserve"> 281(3):218-226.</w:t>
      </w:r>
      <w:bookmarkEnd w:id="221"/>
    </w:p>
    <w:p w14:paraId="2D5FF17C" w14:textId="77777777" w:rsidR="0020389D" w:rsidRPr="0020389D" w:rsidRDefault="0020389D" w:rsidP="0020389D">
      <w:pPr>
        <w:pStyle w:val="EndNoteBibliography"/>
        <w:ind w:left="720" w:hanging="720"/>
        <w:rPr>
          <w:noProof/>
        </w:rPr>
      </w:pPr>
      <w:bookmarkStart w:id="222" w:name="_ENREF_48"/>
      <w:r w:rsidRPr="0020389D">
        <w:rPr>
          <w:noProof/>
        </w:rPr>
        <w:t>48.</w:t>
      </w:r>
      <w:r w:rsidRPr="0020389D">
        <w:rPr>
          <w:noProof/>
        </w:rPr>
        <w:tab/>
        <w:t xml:space="preserve">Feldman A &amp; Meiri S (2013) Length–mass allometry in snakes. </w:t>
      </w:r>
      <w:r w:rsidRPr="0020389D">
        <w:rPr>
          <w:i/>
          <w:noProof/>
        </w:rPr>
        <w:t>Biological Journal of the Linnean Society</w:t>
      </w:r>
      <w:r w:rsidRPr="0020389D">
        <w:rPr>
          <w:noProof/>
        </w:rPr>
        <w:t xml:space="preserve"> 108(1):161-172.</w:t>
      </w:r>
      <w:bookmarkEnd w:id="222"/>
    </w:p>
    <w:p w14:paraId="694A701A" w14:textId="77777777" w:rsidR="0020389D" w:rsidRPr="0020389D" w:rsidRDefault="0020389D" w:rsidP="0020389D">
      <w:pPr>
        <w:pStyle w:val="EndNoteBibliography"/>
        <w:ind w:left="720" w:hanging="720"/>
        <w:rPr>
          <w:noProof/>
        </w:rPr>
      </w:pPr>
      <w:bookmarkStart w:id="223" w:name="_ENREF_49"/>
      <w:r w:rsidRPr="0020389D">
        <w:rPr>
          <w:noProof/>
        </w:rPr>
        <w:t>49.</w:t>
      </w:r>
      <w:r w:rsidRPr="0020389D">
        <w:rPr>
          <w:noProof/>
        </w:rPr>
        <w:tab/>
        <w:t>Myhrvold NP</w:t>
      </w:r>
      <w:r w:rsidRPr="0020389D">
        <w:rPr>
          <w:i/>
          <w:noProof/>
        </w:rPr>
        <w:t>, et al.</w:t>
      </w:r>
      <w:r w:rsidRPr="0020389D">
        <w:rPr>
          <w:noProof/>
        </w:rPr>
        <w:t xml:space="preserve"> (2015) An amniote life‐history database to perform comparative analyses with birds, mammals, and reptiles. </w:t>
      </w:r>
      <w:r w:rsidRPr="0020389D">
        <w:rPr>
          <w:i/>
          <w:noProof/>
        </w:rPr>
        <w:t>Ecology</w:t>
      </w:r>
      <w:r w:rsidRPr="0020389D">
        <w:rPr>
          <w:noProof/>
        </w:rPr>
        <w:t xml:space="preserve"> 96(11):3109-3109.</w:t>
      </w:r>
      <w:bookmarkEnd w:id="223"/>
    </w:p>
    <w:p w14:paraId="1D137069" w14:textId="77777777" w:rsidR="0020389D" w:rsidRPr="0020389D" w:rsidRDefault="0020389D" w:rsidP="0020389D">
      <w:pPr>
        <w:pStyle w:val="EndNoteBibliography"/>
        <w:ind w:left="720" w:hanging="720"/>
        <w:rPr>
          <w:noProof/>
        </w:rPr>
      </w:pPr>
      <w:bookmarkStart w:id="224" w:name="_ENREF_50"/>
      <w:r w:rsidRPr="0020389D">
        <w:rPr>
          <w:noProof/>
        </w:rPr>
        <w:t>50.</w:t>
      </w:r>
      <w:r w:rsidRPr="0020389D">
        <w:rPr>
          <w:noProof/>
        </w:rPr>
        <w:tab/>
        <w:t xml:space="preserve">Pough FH (1980) The advantages of ectothermy for tetrapods. </w:t>
      </w:r>
      <w:r w:rsidRPr="0020389D">
        <w:rPr>
          <w:i/>
          <w:noProof/>
        </w:rPr>
        <w:t>American Naturalist</w:t>
      </w:r>
      <w:r w:rsidRPr="0020389D">
        <w:rPr>
          <w:noProof/>
        </w:rPr>
        <w:t>:92-112.</w:t>
      </w:r>
      <w:bookmarkEnd w:id="224"/>
    </w:p>
    <w:p w14:paraId="14FFA8F4" w14:textId="77777777" w:rsidR="0020389D" w:rsidRPr="0020389D" w:rsidRDefault="0020389D" w:rsidP="0020389D">
      <w:pPr>
        <w:pStyle w:val="EndNoteBibliography"/>
        <w:ind w:left="720" w:hanging="720"/>
        <w:rPr>
          <w:noProof/>
        </w:rPr>
      </w:pPr>
      <w:bookmarkStart w:id="225" w:name="_ENREF_51"/>
      <w:r w:rsidRPr="0020389D">
        <w:rPr>
          <w:noProof/>
        </w:rPr>
        <w:t>51.</w:t>
      </w:r>
      <w:r w:rsidRPr="0020389D">
        <w:rPr>
          <w:noProof/>
        </w:rPr>
        <w:tab/>
        <w:t xml:space="preserve">Pyron RA &amp; Burbrink FT (2014) Early origin of viviparity and multiple reversions to oviparity in squamate reptiles. </w:t>
      </w:r>
      <w:r w:rsidRPr="0020389D">
        <w:rPr>
          <w:i/>
          <w:noProof/>
        </w:rPr>
        <w:t>Ecology Letters</w:t>
      </w:r>
      <w:r w:rsidRPr="0020389D">
        <w:rPr>
          <w:noProof/>
        </w:rPr>
        <w:t xml:space="preserve"> 17(1):13-21.</w:t>
      </w:r>
      <w:bookmarkEnd w:id="225"/>
    </w:p>
    <w:p w14:paraId="626BD38C" w14:textId="77777777" w:rsidR="0020389D" w:rsidRPr="0020389D" w:rsidRDefault="0020389D" w:rsidP="0020389D">
      <w:pPr>
        <w:pStyle w:val="EndNoteBibliography"/>
        <w:ind w:left="720" w:hanging="720"/>
        <w:rPr>
          <w:noProof/>
        </w:rPr>
      </w:pPr>
      <w:bookmarkStart w:id="226" w:name="_ENREF_52"/>
      <w:r w:rsidRPr="0020389D">
        <w:rPr>
          <w:noProof/>
        </w:rPr>
        <w:t>52.</w:t>
      </w:r>
      <w:r w:rsidRPr="0020389D">
        <w:rPr>
          <w:noProof/>
        </w:rPr>
        <w:tab/>
        <w:t xml:space="preserve">Hadfield JD (2010) MCMC methods for multi-response generalized linear mixed models: the MCMCglmm R package. </w:t>
      </w:r>
      <w:r w:rsidRPr="0020389D">
        <w:rPr>
          <w:i/>
          <w:noProof/>
        </w:rPr>
        <w:t>Journal of Statistical Software</w:t>
      </w:r>
      <w:r w:rsidRPr="0020389D">
        <w:rPr>
          <w:noProof/>
        </w:rPr>
        <w:t xml:space="preserve"> 33(2):1-22.</w:t>
      </w:r>
      <w:bookmarkEnd w:id="226"/>
    </w:p>
    <w:p w14:paraId="4D5E90E9" w14:textId="77777777" w:rsidR="0020389D" w:rsidRPr="0020389D" w:rsidRDefault="0020389D" w:rsidP="0020389D">
      <w:pPr>
        <w:pStyle w:val="EndNoteBibliography"/>
        <w:ind w:left="720" w:hanging="720"/>
        <w:rPr>
          <w:noProof/>
        </w:rPr>
      </w:pPr>
      <w:bookmarkStart w:id="227" w:name="_ENREF_53"/>
      <w:r w:rsidRPr="0020389D">
        <w:rPr>
          <w:noProof/>
        </w:rPr>
        <w:t>53.</w:t>
      </w:r>
      <w:r w:rsidRPr="0020389D">
        <w:rPr>
          <w:noProof/>
        </w:rPr>
        <w:tab/>
        <w:t>Team RC (2016) R: A Language and Environment for Statistical Computing. R Foundation for Statistical Computing.</w:t>
      </w:r>
      <w:bookmarkEnd w:id="227"/>
    </w:p>
    <w:p w14:paraId="492F9F18" w14:textId="77777777" w:rsidR="0020389D" w:rsidRPr="0020389D" w:rsidRDefault="0020389D" w:rsidP="0020389D">
      <w:pPr>
        <w:pStyle w:val="EndNoteBibliography"/>
        <w:ind w:left="720" w:hanging="720"/>
        <w:rPr>
          <w:noProof/>
        </w:rPr>
      </w:pPr>
      <w:bookmarkStart w:id="228" w:name="_ENREF_54"/>
      <w:r w:rsidRPr="0020389D">
        <w:rPr>
          <w:noProof/>
        </w:rPr>
        <w:t>54.</w:t>
      </w:r>
      <w:r w:rsidRPr="0020389D">
        <w:rPr>
          <w:noProof/>
        </w:rPr>
        <w:tab/>
        <w:t xml:space="preserve">Brooks SP &amp; Gelman A (1998) General methods for monitoring convergence of iterative simulations. </w:t>
      </w:r>
      <w:r w:rsidRPr="0020389D">
        <w:rPr>
          <w:i/>
          <w:noProof/>
        </w:rPr>
        <w:t>Journal of computational and graphical statistics</w:t>
      </w:r>
      <w:r w:rsidRPr="0020389D">
        <w:rPr>
          <w:noProof/>
        </w:rPr>
        <w:t xml:space="preserve"> 7(4):434-455.</w:t>
      </w:r>
      <w:bookmarkEnd w:id="228"/>
    </w:p>
    <w:p w14:paraId="0F1A1A2E" w14:textId="12A7C4A5"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Kevin Healy" w:date="2017-03-20T17:21:00Z" w:initials="KH">
    <w:p w14:paraId="76E98737" w14:textId="1A7C2176" w:rsidR="00A723E1" w:rsidRDefault="00A723E1">
      <w:pPr>
        <w:pStyle w:val="CommentText"/>
      </w:pPr>
      <w:r>
        <w:rPr>
          <w:rStyle w:val="CommentReference"/>
        </w:rPr>
        <w:annotationRef/>
      </w:r>
      <w:r>
        <w:t>It would be a pain but I could change this into the number of 20g lab animals a species can induce a 50% mortality rate.</w:t>
      </w:r>
    </w:p>
    <w:p w14:paraId="71E67B82" w14:textId="36FB81DF" w:rsidR="00A723E1" w:rsidRDefault="00A723E1">
      <w:pPr>
        <w:pStyle w:val="CommentText"/>
      </w:pPr>
    </w:p>
    <w:p w14:paraId="69B20BD2" w14:textId="4B08FE46" w:rsidR="00A723E1" w:rsidRDefault="00A723E1">
      <w:pPr>
        <w:pStyle w:val="CommentText"/>
      </w:pPr>
      <w:r>
        <w:t xml:space="preserve">Maybe </w:t>
      </w:r>
      <w:proofErr w:type="spellStart"/>
      <w:r>
        <w:t>its</w:t>
      </w:r>
      <w:proofErr w:type="spellEnd"/>
      <w:r>
        <w:t xml:space="preserve"> just the wording of the x-axis.</w:t>
      </w:r>
    </w:p>
  </w:comment>
  <w:comment w:id="9" w:author="Kevin Healy" w:date="2017-03-20T14:37:00Z" w:initials="KH">
    <w:p w14:paraId="4E4EAD01" w14:textId="26FF8286" w:rsidR="00F44134" w:rsidRDefault="00F44134">
      <w:pPr>
        <w:pStyle w:val="CommentText"/>
      </w:pPr>
      <w:r>
        <w:rPr>
          <w:rStyle w:val="CommentReference"/>
        </w:rPr>
        <w:annotationRef/>
      </w:r>
      <w:r>
        <w:t>Is this right</w:t>
      </w:r>
    </w:p>
  </w:comment>
  <w:comment w:id="11" w:author="Chris C" w:date="2017-02-25T23:32:00Z" w:initials="CC">
    <w:p w14:paraId="34B46E5F" w14:textId="73476DC6" w:rsidR="00675DB2" w:rsidRDefault="00675DB2">
      <w:pPr>
        <w:pStyle w:val="CommentText"/>
      </w:pPr>
      <w:r>
        <w:rPr>
          <w:rStyle w:val="CommentReference"/>
        </w:rPr>
        <w:annotationRef/>
      </w:r>
      <w:r>
        <w:t>Did this get a mention in the intro… look at the method of venom was administered?</w:t>
      </w:r>
    </w:p>
    <w:p w14:paraId="296C6876" w14:textId="77777777" w:rsidR="00A723E1" w:rsidRDefault="00A723E1">
      <w:pPr>
        <w:pStyle w:val="CommentText"/>
      </w:pPr>
    </w:p>
    <w:p w14:paraId="3EF04F0F" w14:textId="1C804F53" w:rsidR="00A723E1" w:rsidRDefault="00A723E1">
      <w:pPr>
        <w:pStyle w:val="CommentText"/>
      </w:pPr>
      <w:proofErr w:type="spellStart"/>
      <w:r>
        <w:t>Brefily</w:t>
      </w:r>
      <w:proofErr w:type="spellEnd"/>
    </w:p>
  </w:comment>
  <w:comment w:id="12" w:author="Kevin Healy" w:date="2017-03-20T17:29:00Z" w:initials="KH">
    <w:p w14:paraId="6DD861BD" w14:textId="0A71114C" w:rsidR="00A723E1" w:rsidRDefault="00A723E1">
      <w:pPr>
        <w:pStyle w:val="CommentText"/>
      </w:pPr>
      <w:r>
        <w:rPr>
          <w:rStyle w:val="CommentReference"/>
        </w:rPr>
        <w:annotationRef/>
      </w:r>
      <w:r>
        <w:t>I could include these models without a forced intercept</w:t>
      </w:r>
    </w:p>
  </w:comment>
  <w:comment w:id="17" w:author="Kevin Healy" w:date="2017-02-22T15:49:00Z" w:initials="KH">
    <w:p w14:paraId="57975082" w14:textId="72CCACEA" w:rsidR="00675DB2" w:rsidRDefault="00675DB2">
      <w:pPr>
        <w:pStyle w:val="CommentText"/>
      </w:pPr>
      <w:r>
        <w:rPr>
          <w:rStyle w:val="CommentReference"/>
        </w:rPr>
        <w:annotationRef/>
      </w:r>
      <w:r>
        <w:t>Check</w:t>
      </w:r>
    </w:p>
  </w:comment>
  <w:comment w:id="119" w:author="Chris C" w:date="2017-02-26T00:00:00Z" w:initials="CC">
    <w:p w14:paraId="71633B2D" w14:textId="15D6C6E2" w:rsidR="00675DB2" w:rsidRDefault="00675DB2">
      <w:pPr>
        <w:pStyle w:val="CommentText"/>
      </w:pPr>
      <w:r>
        <w:rPr>
          <w:rStyle w:val="CommentReference"/>
        </w:rPr>
        <w:annotationRef/>
      </w:r>
      <w:r>
        <w:t>Not sure I understand why our test would underestimate this relationship – are you sure which way the bias might go? You could just cut this statement but state we may get a clearer understanding by looking at other toxic effects of venom.</w:t>
      </w:r>
    </w:p>
  </w:comment>
  <w:comment w:id="138" w:author="Chris C" w:date="2017-02-26T00:07:00Z" w:initials="CC">
    <w:p w14:paraId="58399426" w14:textId="319B6401" w:rsidR="00675DB2" w:rsidRDefault="00675DB2">
      <w:pPr>
        <w:pStyle w:val="CommentText"/>
      </w:pPr>
      <w:r>
        <w:rPr>
          <w:rStyle w:val="CommentReference"/>
        </w:rPr>
        <w:annotationRef/>
      </w:r>
      <w:r>
        <w:t>I don’t understand this statement… do we need to go into this level of detail?</w:t>
      </w:r>
    </w:p>
  </w:comment>
  <w:comment w:id="139" w:author="Chris C" w:date="2017-02-26T00:10:00Z" w:initials="CC">
    <w:p w14:paraId="31583A5A" w14:textId="11EA8C0A" w:rsidR="00675DB2" w:rsidRDefault="00675DB2">
      <w:pPr>
        <w:pStyle w:val="CommentText"/>
      </w:pPr>
      <w:r>
        <w:rPr>
          <w:rStyle w:val="CommentReference"/>
        </w:rPr>
        <w:annotationRef/>
      </w:r>
      <w:proofErr w:type="spellStart"/>
      <w:r>
        <w:t>Dp</w:t>
      </w:r>
      <w:proofErr w:type="spellEnd"/>
      <w:r>
        <w:t xml:space="preserve"> we predict prey size?</w:t>
      </w:r>
    </w:p>
  </w:comment>
  <w:comment w:id="140" w:author="Chris C" w:date="2017-02-26T00:11:00Z" w:initials="CC">
    <w:p w14:paraId="6E0B1733" w14:textId="063E463F" w:rsidR="00675DB2" w:rsidRDefault="00675DB2">
      <w:pPr>
        <w:pStyle w:val="CommentText"/>
      </w:pPr>
      <w:r>
        <w:rPr>
          <w:rStyle w:val="CommentReference"/>
        </w:rPr>
        <w:annotationRef/>
      </w:r>
      <w:r>
        <w:t>I don’t know if I understand these points. I think all you need to do is state that the scaling is steeper than the 0.51 predicted, but close to 0.75 predicted from volume being linked with metabolic ra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B20BD2" w15:done="0"/>
  <w15:commentEx w15:paraId="4E4EAD01" w15:done="0"/>
  <w15:commentEx w15:paraId="3EF04F0F" w15:done="0"/>
  <w15:commentEx w15:paraId="6DD861BD" w15:done="0"/>
  <w15:commentEx w15:paraId="57975082" w15:done="0"/>
  <w15:commentEx w15:paraId="71633B2D" w15:done="0"/>
  <w15:commentEx w15:paraId="58399426" w15:done="0"/>
  <w15:commentEx w15:paraId="31583A5A" w15:done="0"/>
  <w15:commentEx w15:paraId="6E0B17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BB8696" w14:textId="77777777" w:rsidR="00885144" w:rsidRDefault="00885144" w:rsidP="007E3EA8">
      <w:r>
        <w:separator/>
      </w:r>
    </w:p>
  </w:endnote>
  <w:endnote w:type="continuationSeparator" w:id="0">
    <w:p w14:paraId="2D5EBB74" w14:textId="77777777" w:rsidR="00885144" w:rsidRDefault="00885144"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564F5E" w14:textId="77777777" w:rsidR="00885144" w:rsidRDefault="00885144" w:rsidP="007E3EA8">
      <w:r>
        <w:separator/>
      </w:r>
    </w:p>
  </w:footnote>
  <w:footnote w:type="continuationSeparator" w:id="0">
    <w:p w14:paraId="78895EB0" w14:textId="77777777" w:rsidR="00885144" w:rsidRDefault="00885144"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5DDB"/>
    <w:rsid w:val="00006DBB"/>
    <w:rsid w:val="00006F42"/>
    <w:rsid w:val="000108ED"/>
    <w:rsid w:val="00011114"/>
    <w:rsid w:val="00013847"/>
    <w:rsid w:val="00013FCD"/>
    <w:rsid w:val="00014CCB"/>
    <w:rsid w:val="000154DB"/>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7D77"/>
    <w:rsid w:val="000B1D0C"/>
    <w:rsid w:val="000B594C"/>
    <w:rsid w:val="000B7479"/>
    <w:rsid w:val="000C167E"/>
    <w:rsid w:val="000C6E9C"/>
    <w:rsid w:val="000C7AD8"/>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44B5"/>
    <w:rsid w:val="001163EF"/>
    <w:rsid w:val="00116B26"/>
    <w:rsid w:val="001230F5"/>
    <w:rsid w:val="00125FD1"/>
    <w:rsid w:val="00127B69"/>
    <w:rsid w:val="0013466C"/>
    <w:rsid w:val="00135203"/>
    <w:rsid w:val="00135216"/>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3F0D"/>
    <w:rsid w:val="00177638"/>
    <w:rsid w:val="001803E9"/>
    <w:rsid w:val="0018196C"/>
    <w:rsid w:val="00181C7B"/>
    <w:rsid w:val="00184F56"/>
    <w:rsid w:val="00191A69"/>
    <w:rsid w:val="0019724B"/>
    <w:rsid w:val="001974B5"/>
    <w:rsid w:val="001A086E"/>
    <w:rsid w:val="001A0E08"/>
    <w:rsid w:val="001A22D0"/>
    <w:rsid w:val="001A7E5A"/>
    <w:rsid w:val="001B07FE"/>
    <w:rsid w:val="001B0F47"/>
    <w:rsid w:val="001B14CC"/>
    <w:rsid w:val="001B24EF"/>
    <w:rsid w:val="001B67E9"/>
    <w:rsid w:val="001C05B0"/>
    <w:rsid w:val="001C18A4"/>
    <w:rsid w:val="001C39D4"/>
    <w:rsid w:val="001C3EAF"/>
    <w:rsid w:val="001C6CF3"/>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5551"/>
    <w:rsid w:val="00266BAE"/>
    <w:rsid w:val="00267E3B"/>
    <w:rsid w:val="002741E7"/>
    <w:rsid w:val="002771B6"/>
    <w:rsid w:val="00277CCB"/>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7D6F"/>
    <w:rsid w:val="002C1BB1"/>
    <w:rsid w:val="002C29F2"/>
    <w:rsid w:val="002C3F15"/>
    <w:rsid w:val="002C7425"/>
    <w:rsid w:val="002C7BEB"/>
    <w:rsid w:val="002C7E1A"/>
    <w:rsid w:val="002D0609"/>
    <w:rsid w:val="002D1687"/>
    <w:rsid w:val="002D616F"/>
    <w:rsid w:val="002D69DA"/>
    <w:rsid w:val="002D6EF0"/>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088B"/>
    <w:rsid w:val="00374CBD"/>
    <w:rsid w:val="00376150"/>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C6219"/>
    <w:rsid w:val="003D0D3F"/>
    <w:rsid w:val="003D13F7"/>
    <w:rsid w:val="003D3CC8"/>
    <w:rsid w:val="003D5BE1"/>
    <w:rsid w:val="003E2CD2"/>
    <w:rsid w:val="003E47CF"/>
    <w:rsid w:val="003E5D70"/>
    <w:rsid w:val="003E703B"/>
    <w:rsid w:val="003E795A"/>
    <w:rsid w:val="003F1C25"/>
    <w:rsid w:val="003F48E1"/>
    <w:rsid w:val="0040129F"/>
    <w:rsid w:val="00401D0D"/>
    <w:rsid w:val="004058B3"/>
    <w:rsid w:val="00406ED4"/>
    <w:rsid w:val="0040750C"/>
    <w:rsid w:val="00411462"/>
    <w:rsid w:val="00424DDB"/>
    <w:rsid w:val="004250AA"/>
    <w:rsid w:val="00426ABB"/>
    <w:rsid w:val="004305B6"/>
    <w:rsid w:val="0043423A"/>
    <w:rsid w:val="00440669"/>
    <w:rsid w:val="004426D3"/>
    <w:rsid w:val="004434F0"/>
    <w:rsid w:val="00445032"/>
    <w:rsid w:val="00445922"/>
    <w:rsid w:val="00450E49"/>
    <w:rsid w:val="00451D52"/>
    <w:rsid w:val="00452AFC"/>
    <w:rsid w:val="00456D3B"/>
    <w:rsid w:val="00462414"/>
    <w:rsid w:val="00462739"/>
    <w:rsid w:val="00465CB9"/>
    <w:rsid w:val="00467601"/>
    <w:rsid w:val="00470124"/>
    <w:rsid w:val="004728B6"/>
    <w:rsid w:val="00477338"/>
    <w:rsid w:val="00482FA0"/>
    <w:rsid w:val="00487F09"/>
    <w:rsid w:val="004A177F"/>
    <w:rsid w:val="004A375A"/>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2E84"/>
    <w:rsid w:val="004F4D94"/>
    <w:rsid w:val="004F5738"/>
    <w:rsid w:val="004F6F55"/>
    <w:rsid w:val="0050288B"/>
    <w:rsid w:val="00502BCC"/>
    <w:rsid w:val="00503EBA"/>
    <w:rsid w:val="00506750"/>
    <w:rsid w:val="005073B4"/>
    <w:rsid w:val="00512E92"/>
    <w:rsid w:val="00514520"/>
    <w:rsid w:val="00516519"/>
    <w:rsid w:val="00520D5C"/>
    <w:rsid w:val="00523C36"/>
    <w:rsid w:val="005266A2"/>
    <w:rsid w:val="005308E0"/>
    <w:rsid w:val="00535271"/>
    <w:rsid w:val="00535369"/>
    <w:rsid w:val="00540703"/>
    <w:rsid w:val="0054298B"/>
    <w:rsid w:val="00544E2D"/>
    <w:rsid w:val="00556D63"/>
    <w:rsid w:val="005619A7"/>
    <w:rsid w:val="005640AD"/>
    <w:rsid w:val="00565861"/>
    <w:rsid w:val="005659ED"/>
    <w:rsid w:val="005708DD"/>
    <w:rsid w:val="005718A8"/>
    <w:rsid w:val="00572B9A"/>
    <w:rsid w:val="00576E54"/>
    <w:rsid w:val="00577056"/>
    <w:rsid w:val="00577205"/>
    <w:rsid w:val="00582241"/>
    <w:rsid w:val="00582E28"/>
    <w:rsid w:val="00583884"/>
    <w:rsid w:val="00585B1C"/>
    <w:rsid w:val="0058661B"/>
    <w:rsid w:val="00587B82"/>
    <w:rsid w:val="005900AF"/>
    <w:rsid w:val="005926C5"/>
    <w:rsid w:val="00594499"/>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317"/>
    <w:rsid w:val="005F398B"/>
    <w:rsid w:val="0060250A"/>
    <w:rsid w:val="006034F2"/>
    <w:rsid w:val="006054D8"/>
    <w:rsid w:val="00614482"/>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6083C"/>
    <w:rsid w:val="00661C86"/>
    <w:rsid w:val="00662CF9"/>
    <w:rsid w:val="0067011C"/>
    <w:rsid w:val="00671050"/>
    <w:rsid w:val="006747A6"/>
    <w:rsid w:val="00675DB2"/>
    <w:rsid w:val="00683E8D"/>
    <w:rsid w:val="00684702"/>
    <w:rsid w:val="00686AF0"/>
    <w:rsid w:val="00690295"/>
    <w:rsid w:val="0069362A"/>
    <w:rsid w:val="00694756"/>
    <w:rsid w:val="006A12D0"/>
    <w:rsid w:val="006A35DA"/>
    <w:rsid w:val="006A5285"/>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F577C"/>
    <w:rsid w:val="00704222"/>
    <w:rsid w:val="00704525"/>
    <w:rsid w:val="00706549"/>
    <w:rsid w:val="0071362B"/>
    <w:rsid w:val="007145DD"/>
    <w:rsid w:val="00714724"/>
    <w:rsid w:val="0071716B"/>
    <w:rsid w:val="0072076F"/>
    <w:rsid w:val="00723017"/>
    <w:rsid w:val="00725A8B"/>
    <w:rsid w:val="00731EE8"/>
    <w:rsid w:val="00736418"/>
    <w:rsid w:val="00737C64"/>
    <w:rsid w:val="00746F2C"/>
    <w:rsid w:val="0075083B"/>
    <w:rsid w:val="00755B76"/>
    <w:rsid w:val="0076145F"/>
    <w:rsid w:val="007649D4"/>
    <w:rsid w:val="00766286"/>
    <w:rsid w:val="00766C42"/>
    <w:rsid w:val="00770466"/>
    <w:rsid w:val="00770872"/>
    <w:rsid w:val="007723F0"/>
    <w:rsid w:val="00772997"/>
    <w:rsid w:val="007734EA"/>
    <w:rsid w:val="00776912"/>
    <w:rsid w:val="00782764"/>
    <w:rsid w:val="00783401"/>
    <w:rsid w:val="00785612"/>
    <w:rsid w:val="007874C8"/>
    <w:rsid w:val="00792B3D"/>
    <w:rsid w:val="00794346"/>
    <w:rsid w:val="00794AA9"/>
    <w:rsid w:val="00794DE1"/>
    <w:rsid w:val="00796631"/>
    <w:rsid w:val="00796CF1"/>
    <w:rsid w:val="007A07B1"/>
    <w:rsid w:val="007A5AF6"/>
    <w:rsid w:val="007B0327"/>
    <w:rsid w:val="007B1164"/>
    <w:rsid w:val="007B1898"/>
    <w:rsid w:val="007B1B43"/>
    <w:rsid w:val="007B5C0E"/>
    <w:rsid w:val="007B5EB0"/>
    <w:rsid w:val="007C1661"/>
    <w:rsid w:val="007C3CB7"/>
    <w:rsid w:val="007C7F34"/>
    <w:rsid w:val="007D0C6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3C03"/>
    <w:rsid w:val="008E4012"/>
    <w:rsid w:val="008E6D58"/>
    <w:rsid w:val="008F657B"/>
    <w:rsid w:val="008F78F5"/>
    <w:rsid w:val="00900087"/>
    <w:rsid w:val="0090192C"/>
    <w:rsid w:val="00902723"/>
    <w:rsid w:val="009035EA"/>
    <w:rsid w:val="00907694"/>
    <w:rsid w:val="0091440B"/>
    <w:rsid w:val="009148C6"/>
    <w:rsid w:val="0091615C"/>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A65"/>
    <w:rsid w:val="0096602C"/>
    <w:rsid w:val="00966F0B"/>
    <w:rsid w:val="00970307"/>
    <w:rsid w:val="0097166C"/>
    <w:rsid w:val="009751BF"/>
    <w:rsid w:val="00975B95"/>
    <w:rsid w:val="00977177"/>
    <w:rsid w:val="00983098"/>
    <w:rsid w:val="00985720"/>
    <w:rsid w:val="00985E34"/>
    <w:rsid w:val="00986A57"/>
    <w:rsid w:val="00986BDF"/>
    <w:rsid w:val="00991467"/>
    <w:rsid w:val="00994B38"/>
    <w:rsid w:val="00996542"/>
    <w:rsid w:val="0099723D"/>
    <w:rsid w:val="009A28A2"/>
    <w:rsid w:val="009A3A27"/>
    <w:rsid w:val="009A637D"/>
    <w:rsid w:val="009A7204"/>
    <w:rsid w:val="009B20AD"/>
    <w:rsid w:val="009B272E"/>
    <w:rsid w:val="009B3B95"/>
    <w:rsid w:val="009B3F3D"/>
    <w:rsid w:val="009B68D5"/>
    <w:rsid w:val="009C0977"/>
    <w:rsid w:val="009C0D85"/>
    <w:rsid w:val="009C1EA0"/>
    <w:rsid w:val="009C28C2"/>
    <w:rsid w:val="009C5072"/>
    <w:rsid w:val="009C69C9"/>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217D5"/>
    <w:rsid w:val="00A23552"/>
    <w:rsid w:val="00A24A84"/>
    <w:rsid w:val="00A30B5D"/>
    <w:rsid w:val="00A32B51"/>
    <w:rsid w:val="00A32E19"/>
    <w:rsid w:val="00A35CD3"/>
    <w:rsid w:val="00A421FF"/>
    <w:rsid w:val="00A425F7"/>
    <w:rsid w:val="00A42C2A"/>
    <w:rsid w:val="00A44E59"/>
    <w:rsid w:val="00A45D05"/>
    <w:rsid w:val="00A47881"/>
    <w:rsid w:val="00A5017B"/>
    <w:rsid w:val="00A50C7D"/>
    <w:rsid w:val="00A53547"/>
    <w:rsid w:val="00A6180A"/>
    <w:rsid w:val="00A723E1"/>
    <w:rsid w:val="00A727C3"/>
    <w:rsid w:val="00A72B90"/>
    <w:rsid w:val="00A73B6C"/>
    <w:rsid w:val="00A766F6"/>
    <w:rsid w:val="00A779F7"/>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5B4D"/>
    <w:rsid w:val="00AB757E"/>
    <w:rsid w:val="00AB7912"/>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176D9"/>
    <w:rsid w:val="00B26BB3"/>
    <w:rsid w:val="00B304BB"/>
    <w:rsid w:val="00B33A42"/>
    <w:rsid w:val="00B33E70"/>
    <w:rsid w:val="00B41671"/>
    <w:rsid w:val="00B41AA7"/>
    <w:rsid w:val="00B4784A"/>
    <w:rsid w:val="00B52086"/>
    <w:rsid w:val="00B52257"/>
    <w:rsid w:val="00B5427A"/>
    <w:rsid w:val="00B553E3"/>
    <w:rsid w:val="00B56EE6"/>
    <w:rsid w:val="00B575B2"/>
    <w:rsid w:val="00B6384B"/>
    <w:rsid w:val="00B71FAA"/>
    <w:rsid w:val="00B741C0"/>
    <w:rsid w:val="00B759AD"/>
    <w:rsid w:val="00B75FF0"/>
    <w:rsid w:val="00B80F16"/>
    <w:rsid w:val="00B81A06"/>
    <w:rsid w:val="00B83143"/>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7337F"/>
    <w:rsid w:val="00C73C47"/>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C6390"/>
    <w:rsid w:val="00CD0947"/>
    <w:rsid w:val="00CD0C2C"/>
    <w:rsid w:val="00CD3200"/>
    <w:rsid w:val="00CD4BA6"/>
    <w:rsid w:val="00CD64D6"/>
    <w:rsid w:val="00CD6EB5"/>
    <w:rsid w:val="00CD75D6"/>
    <w:rsid w:val="00CE53E9"/>
    <w:rsid w:val="00CE5CCD"/>
    <w:rsid w:val="00CF7D1F"/>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60E3"/>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183A"/>
    <w:rsid w:val="00DC3571"/>
    <w:rsid w:val="00DD307A"/>
    <w:rsid w:val="00DD52FA"/>
    <w:rsid w:val="00DD7091"/>
    <w:rsid w:val="00DE1498"/>
    <w:rsid w:val="00DE22EF"/>
    <w:rsid w:val="00DE2AC0"/>
    <w:rsid w:val="00DE37EC"/>
    <w:rsid w:val="00DF1FE6"/>
    <w:rsid w:val="00DF38E0"/>
    <w:rsid w:val="00DF3E7A"/>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5787A"/>
    <w:rsid w:val="00E651E2"/>
    <w:rsid w:val="00E70137"/>
    <w:rsid w:val="00E70366"/>
    <w:rsid w:val="00E7261A"/>
    <w:rsid w:val="00E7439E"/>
    <w:rsid w:val="00E848FC"/>
    <w:rsid w:val="00E84AE9"/>
    <w:rsid w:val="00E85125"/>
    <w:rsid w:val="00E8728E"/>
    <w:rsid w:val="00E876A1"/>
    <w:rsid w:val="00E8795C"/>
    <w:rsid w:val="00E879F7"/>
    <w:rsid w:val="00E87B82"/>
    <w:rsid w:val="00E91DBC"/>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648C"/>
    <w:rsid w:val="00F324C4"/>
    <w:rsid w:val="00F32B46"/>
    <w:rsid w:val="00F34212"/>
    <w:rsid w:val="00F3544A"/>
    <w:rsid w:val="00F3761C"/>
    <w:rsid w:val="00F4065E"/>
    <w:rsid w:val="00F428A3"/>
    <w:rsid w:val="00F43BF5"/>
    <w:rsid w:val="00F44134"/>
    <w:rsid w:val="00F46C85"/>
    <w:rsid w:val="00F46EA1"/>
    <w:rsid w:val="00F47998"/>
    <w:rsid w:val="00F540F5"/>
    <w:rsid w:val="00F56AB9"/>
    <w:rsid w:val="00F57E94"/>
    <w:rsid w:val="00F630FA"/>
    <w:rsid w:val="00F65483"/>
    <w:rsid w:val="00F67687"/>
    <w:rsid w:val="00F70783"/>
    <w:rsid w:val="00F70E9A"/>
    <w:rsid w:val="00F735FD"/>
    <w:rsid w:val="00F738FA"/>
    <w:rsid w:val="00F77DE1"/>
    <w:rsid w:val="00F77E1E"/>
    <w:rsid w:val="00F8130F"/>
    <w:rsid w:val="00F82ED4"/>
    <w:rsid w:val="00F85E70"/>
    <w:rsid w:val="00F86E69"/>
    <w:rsid w:val="00F919F9"/>
    <w:rsid w:val="00F9234B"/>
    <w:rsid w:val="00F940E8"/>
    <w:rsid w:val="00F944AF"/>
    <w:rsid w:val="00FA201F"/>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jpe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2097B73-D069-4A44-944B-8BB61A87AD64}">
  <ds:schemaRefs>
    <ds:schemaRef ds:uri="http://schemas.openxmlformats.org/officeDocument/2006/bibliography"/>
  </ds:schemaRefs>
</ds:datastoreItem>
</file>

<file path=customXml/itemProps2.xml><?xml version="1.0" encoding="utf-8"?>
<ds:datastoreItem xmlns:ds="http://schemas.openxmlformats.org/officeDocument/2006/customXml" ds:itemID="{44CBF183-D9A9-EA47-BE5B-012ECD6D7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21</Pages>
  <Words>16454</Words>
  <Characters>93794</Characters>
  <Application>Microsoft Macintosh Word</Application>
  <DocSecurity>0</DocSecurity>
  <Lines>781</Lines>
  <Paragraphs>220</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Kevin Healy a, b, Chris Carbone c and Andrew L. Jackson a, b. </vt:lpstr>
      <vt:lpstr/>
      <vt:lpstr/>
      <vt:lpstr/>
      <vt:lpstr/>
      <vt:lpstr/>
      <vt:lpstr/>
      <vt:lpstr/>
      <vt:lpstr/>
      <vt:lpstr/>
      <vt:lpstr/>
      <vt:lpstr/>
      <vt:lpstr/>
      <vt:lpstr/>
      <vt:lpstr>Abstract (250 words – 250 max)</vt:lpstr>
      <vt:lpstr>Snake venom is best known for its ability to incapacitate and kill prey. However</vt:lpstr>
      <vt:lpstr/>
      <vt:lpstr/>
      <vt:lpstr>Keywords: Venom, Body size, Comparative analysis, Scaling, trophic ecology, Macr</vt:lpstr>
      <vt:lpstr/>
      <vt:lpstr/>
      <vt:lpstr/>
      <vt:lpstr/>
      <vt:lpstr/>
      <vt:lpstr/>
      <vt:lpstr/>
      <vt:lpstr>Introduction</vt:lpstr>
      <vt:lpstr>Results</vt:lpstr>
      <vt:lpstr>Our final compiled dataset of venom traits and corresponding trophic and macroec</vt:lpstr>
      <vt:lpstr>Predator-prey coevolution</vt:lpstr>
      <vt:lpstr/>
      <vt:lpstr>Macroecological drivers; body size and habitat dimensionality</vt:lpstr>
      <vt:lpstr>Discussion</vt:lpstr>
      <vt:lpstr/>
      <vt:lpstr>Methods</vt:lpstr>
      <vt:lpstr>Data</vt:lpstr>
      <vt:lpstr>Analysis</vt:lpstr>
    </vt:vector>
  </TitlesOfParts>
  <Company>ZSL</Company>
  <LinksUpToDate>false</LinksUpToDate>
  <CharactersWithSpaces>110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1</cp:revision>
  <cp:lastPrinted>2016-12-29T16:00:00Z</cp:lastPrinted>
  <dcterms:created xsi:type="dcterms:W3CDTF">2017-03-19T17:06:00Z</dcterms:created>
  <dcterms:modified xsi:type="dcterms:W3CDTF">2017-03-22T12:36:00Z</dcterms:modified>
</cp:coreProperties>
</file>